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535810" w14:textId="10C0713E" w:rsidR="00F2715F" w:rsidRPr="003B45FD" w:rsidRDefault="009260E7" w:rsidP="003B45FD">
      <w:pPr>
        <w:jc w:val="center"/>
        <w:rPr>
          <w:rFonts w:ascii="Times New Roman" w:hAnsi="Times New Roman" w:cs="Times New Roman"/>
          <w:b/>
          <w:bCs/>
          <w:sz w:val="24"/>
          <w:szCs w:val="24"/>
        </w:rPr>
      </w:pPr>
      <w:r w:rsidRPr="009260E7">
        <w:rPr>
          <w:rFonts w:ascii="Times New Roman" w:hAnsi="Times New Roman" w:cs="Times New Roman"/>
          <w:b/>
          <w:bCs/>
          <w:sz w:val="24"/>
          <w:szCs w:val="24"/>
        </w:rPr>
        <w:t>COWORKER RELATIONSHIP AND ORGANIZATIONAL ENGAGEMENT: THE MODERATING EFFECT OF TRUST IN MANAGEMENT</w:t>
      </w:r>
    </w:p>
    <w:p w14:paraId="61663879" w14:textId="18C18CE1" w:rsidR="00F2715F" w:rsidRPr="00BF1D28" w:rsidRDefault="00F2715F" w:rsidP="003B45FD">
      <w:pPr>
        <w:jc w:val="center"/>
        <w:rPr>
          <w:rFonts w:ascii="Times New Roman" w:hAnsi="Times New Roman" w:cs="Times New Roman"/>
          <w:sz w:val="24"/>
          <w:szCs w:val="24"/>
          <w:vertAlign w:val="superscript"/>
        </w:rPr>
      </w:pPr>
      <w:r w:rsidRPr="003B45FD">
        <w:rPr>
          <w:rFonts w:ascii="Times New Roman" w:hAnsi="Times New Roman" w:cs="Times New Roman"/>
          <w:sz w:val="24"/>
          <w:szCs w:val="24"/>
        </w:rPr>
        <w:t>Yuningsih</w:t>
      </w:r>
      <w:r w:rsidR="003B45FD">
        <w:rPr>
          <w:rFonts w:ascii="Times New Roman" w:hAnsi="Times New Roman" w:cs="Times New Roman"/>
          <w:sz w:val="24"/>
          <w:szCs w:val="24"/>
          <w:vertAlign w:val="superscript"/>
        </w:rPr>
        <w:t>a</w:t>
      </w:r>
      <w:r w:rsidRPr="003B45FD">
        <w:rPr>
          <w:rFonts w:ascii="Times New Roman" w:hAnsi="Times New Roman" w:cs="Times New Roman"/>
          <w:sz w:val="24"/>
          <w:szCs w:val="24"/>
        </w:rPr>
        <w:t xml:space="preserve"> and Keumala hayati</w:t>
      </w:r>
      <w:r w:rsidR="00BF1D28">
        <w:rPr>
          <w:rFonts w:ascii="Times New Roman" w:hAnsi="Times New Roman" w:cs="Times New Roman"/>
          <w:sz w:val="24"/>
          <w:szCs w:val="24"/>
          <w:vertAlign w:val="superscript"/>
        </w:rPr>
        <w:t>a</w:t>
      </w:r>
      <w:r w:rsidR="00BF1D28">
        <w:rPr>
          <w:rStyle w:val="FootnoteReference"/>
          <w:rFonts w:ascii="Times New Roman" w:hAnsi="Times New Roman" w:cs="Times New Roman"/>
          <w:sz w:val="24"/>
          <w:szCs w:val="24"/>
        </w:rPr>
        <w:footnoteReference w:id="1"/>
      </w:r>
    </w:p>
    <w:p w14:paraId="299171EB" w14:textId="0C2C1B0B" w:rsidR="00F2715F" w:rsidRPr="003B45FD" w:rsidRDefault="00F2715F" w:rsidP="003B45FD">
      <w:pPr>
        <w:jc w:val="center"/>
        <w:rPr>
          <w:rFonts w:ascii="Times New Roman" w:hAnsi="Times New Roman" w:cs="Times New Roman"/>
          <w:sz w:val="24"/>
          <w:szCs w:val="24"/>
        </w:rPr>
      </w:pPr>
      <w:r w:rsidRPr="003B45FD">
        <w:rPr>
          <w:rFonts w:ascii="Times New Roman" w:hAnsi="Times New Roman" w:cs="Times New Roman"/>
          <w:sz w:val="24"/>
          <w:szCs w:val="24"/>
        </w:rPr>
        <w:t xml:space="preserve">Management Department, Faculty of Economics and Business, </w:t>
      </w:r>
      <w:r w:rsidR="00BF1D28">
        <w:rPr>
          <w:rFonts w:ascii="Times New Roman" w:hAnsi="Times New Roman" w:cs="Times New Roman"/>
          <w:sz w:val="24"/>
          <w:szCs w:val="24"/>
        </w:rPr>
        <w:t>Universitas Lampung</w:t>
      </w:r>
      <w:r w:rsidRPr="003B45FD">
        <w:rPr>
          <w:rFonts w:ascii="Times New Roman" w:hAnsi="Times New Roman" w:cs="Times New Roman"/>
          <w:sz w:val="24"/>
          <w:szCs w:val="24"/>
        </w:rPr>
        <w:t>, Lampung, Indonesia</w:t>
      </w:r>
    </w:p>
    <w:p w14:paraId="4BCC16CB" w14:textId="77777777" w:rsidR="00F2715F" w:rsidRPr="003B45FD" w:rsidRDefault="00F2715F" w:rsidP="00F2715F">
      <w:pPr>
        <w:rPr>
          <w:rFonts w:ascii="Times New Roman" w:hAnsi="Times New Roman" w:cs="Times New Roman"/>
          <w:sz w:val="24"/>
          <w:szCs w:val="24"/>
        </w:rPr>
      </w:pPr>
    </w:p>
    <w:p w14:paraId="70C2FEBA" w14:textId="77777777" w:rsidR="00F2715F" w:rsidRPr="00BF1D28" w:rsidRDefault="00F2715F" w:rsidP="00BF1D28">
      <w:pPr>
        <w:jc w:val="center"/>
        <w:rPr>
          <w:rFonts w:ascii="Times New Roman" w:hAnsi="Times New Roman" w:cs="Times New Roman"/>
          <w:b/>
          <w:bCs/>
          <w:sz w:val="24"/>
          <w:szCs w:val="24"/>
        </w:rPr>
      </w:pPr>
      <w:r w:rsidRPr="00BF1D28">
        <w:rPr>
          <w:rFonts w:ascii="Times New Roman" w:hAnsi="Times New Roman" w:cs="Times New Roman"/>
          <w:b/>
          <w:bCs/>
          <w:sz w:val="24"/>
          <w:szCs w:val="24"/>
        </w:rPr>
        <w:t>Abstract</w:t>
      </w:r>
    </w:p>
    <w:p w14:paraId="03B32913" w14:textId="77777777" w:rsidR="00F2715F" w:rsidRPr="003B45FD" w:rsidRDefault="00F2715F" w:rsidP="00BF1D28">
      <w:pPr>
        <w:spacing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This study examines the effect of coworker relationships on organizational engagement among Indonesian employees. Trust in management is predicted to moderate the influence of coworker relationships on organizational engagement. A total of 135 banking employees in Indonesia participated in this study. The analysis results show that trust in management plays an essential role in coworker relationship interactions and organizational engagement. This study further suggests theoretical and practical implications for organizations.</w:t>
      </w:r>
    </w:p>
    <w:p w14:paraId="6ED658E9" w14:textId="77777777" w:rsidR="00BF1D28" w:rsidRPr="003B45FD" w:rsidRDefault="00BF1D28" w:rsidP="00BF1D28">
      <w:pPr>
        <w:rPr>
          <w:rFonts w:ascii="Times New Roman" w:hAnsi="Times New Roman" w:cs="Times New Roman"/>
          <w:sz w:val="24"/>
          <w:szCs w:val="24"/>
        </w:rPr>
      </w:pPr>
      <w:r w:rsidRPr="003B45FD">
        <w:rPr>
          <w:rFonts w:ascii="Times New Roman" w:hAnsi="Times New Roman" w:cs="Times New Roman"/>
          <w:sz w:val="24"/>
          <w:szCs w:val="24"/>
        </w:rPr>
        <w:t>Keyword: coworker relationship, organizational engagement, trust in management</w:t>
      </w:r>
    </w:p>
    <w:p w14:paraId="0B3B68FD" w14:textId="77777777" w:rsidR="00F2715F" w:rsidRPr="003B45FD" w:rsidRDefault="00F2715F" w:rsidP="00F2715F">
      <w:pPr>
        <w:rPr>
          <w:rFonts w:ascii="Times New Roman" w:hAnsi="Times New Roman" w:cs="Times New Roman"/>
          <w:sz w:val="24"/>
          <w:szCs w:val="24"/>
        </w:rPr>
      </w:pPr>
    </w:p>
    <w:p w14:paraId="01377666" w14:textId="28F47D50" w:rsidR="00F2715F" w:rsidRPr="009260E7" w:rsidRDefault="009260E7" w:rsidP="00F2715F">
      <w:pPr>
        <w:rPr>
          <w:rFonts w:ascii="Times New Roman" w:hAnsi="Times New Roman" w:cs="Times New Roman"/>
          <w:b/>
          <w:bCs/>
          <w:sz w:val="24"/>
          <w:szCs w:val="24"/>
        </w:rPr>
      </w:pPr>
      <w:r>
        <w:rPr>
          <w:rFonts w:ascii="Times New Roman" w:hAnsi="Times New Roman" w:cs="Times New Roman"/>
          <w:b/>
          <w:bCs/>
          <w:sz w:val="24"/>
          <w:szCs w:val="24"/>
        </w:rPr>
        <w:t>Introduction</w:t>
      </w:r>
    </w:p>
    <w:p w14:paraId="47C5DB48" w14:textId="3261C0F8"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Coworker relationships are still an important and complex topic today. However, this study is distracted by the development of technological studies, socio-technical relationships, and management behavior that have developed rapidly this century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Hodson","given":"R.","non-dropping-particle":"","parse-names":false,"suffix":""}],"container-title":"British Journal of Industrial Relations","id":"ITEM-1","issue":"1","issued":{"date-parts":[["2008"]]},"page":"169–192","title":"The Ethnographic Contribution to Understanding Co-worker Relations","type":"article-journal","volume":"46"},"uris":["http://www.mendeley.com/documents/?uuid=a8fbe9ab-fbaa-4a4a-9345-5b5b88656c74"]}],"mendeley":{"formattedCitation":"(Hodson, 2008)","plainTextFormattedCitation":"(Hodson, 2008)","previouslyFormattedCitation":"(Hodson, 2008)"},"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Hodson, 2008)</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ree things caused an increase in the study. </w:t>
      </w:r>
      <w:r w:rsidR="009260E7">
        <w:rPr>
          <w:rFonts w:ascii="Times New Roman" w:hAnsi="Times New Roman" w:cs="Times New Roman"/>
          <w:sz w:val="24"/>
          <w:szCs w:val="24"/>
        </w:rPr>
        <w:t>G</w:t>
      </w:r>
      <w:r w:rsidRPr="003B45FD">
        <w:rPr>
          <w:rFonts w:ascii="Times New Roman" w:hAnsi="Times New Roman" w:cs="Times New Roman"/>
          <w:sz w:val="24"/>
          <w:szCs w:val="24"/>
        </w:rPr>
        <w:t xml:space="preserve">lobal competition requires strategies to increase productivity and reduce costs. </w:t>
      </w:r>
      <w:r w:rsidR="009260E7">
        <w:rPr>
          <w:rFonts w:ascii="Times New Roman" w:hAnsi="Times New Roman" w:cs="Times New Roman"/>
          <w:sz w:val="24"/>
          <w:szCs w:val="24"/>
        </w:rPr>
        <w:t>T</w:t>
      </w:r>
      <w:r w:rsidRPr="003B45FD">
        <w:rPr>
          <w:rFonts w:ascii="Times New Roman" w:hAnsi="Times New Roman" w:cs="Times New Roman"/>
          <w:sz w:val="24"/>
          <w:szCs w:val="24"/>
        </w:rPr>
        <w:t xml:space="preserve">he improvement of workforce education </w:t>
      </w:r>
      <w:r w:rsidR="0094462B">
        <w:rPr>
          <w:rFonts w:ascii="Times New Roman" w:hAnsi="Times New Roman" w:cs="Times New Roman"/>
          <w:sz w:val="24"/>
          <w:szCs w:val="24"/>
        </w:rPr>
        <w:t>that</w:t>
      </w:r>
      <w:r w:rsidRPr="003B45FD">
        <w:rPr>
          <w:rFonts w:ascii="Times New Roman" w:hAnsi="Times New Roman" w:cs="Times New Roman"/>
          <w:sz w:val="24"/>
          <w:szCs w:val="24"/>
        </w:rPr>
        <w:t xml:space="preserve"> increase supervisory duties for front-line workers.</w:t>
      </w:r>
      <w:r w:rsidR="009260E7">
        <w:rPr>
          <w:rFonts w:ascii="Times New Roman" w:hAnsi="Times New Roman" w:cs="Times New Roman"/>
          <w:sz w:val="24"/>
          <w:szCs w:val="24"/>
        </w:rPr>
        <w:t xml:space="preserve"> M</w:t>
      </w:r>
      <w:r w:rsidRPr="003B45FD">
        <w:rPr>
          <w:rFonts w:ascii="Times New Roman" w:hAnsi="Times New Roman" w:cs="Times New Roman"/>
          <w:sz w:val="24"/>
          <w:szCs w:val="24"/>
        </w:rPr>
        <w:t>icrochip technology improvement increase production procedures flexibility</w:t>
      </w:r>
      <w:r w:rsidR="00FB60C9">
        <w:rPr>
          <w:rFonts w:ascii="Times New Roman" w:hAnsi="Times New Roman" w:cs="Times New Roman"/>
          <w:sz w:val="24"/>
          <w:szCs w:val="24"/>
        </w:rPr>
        <w:t xml:space="preserve">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Rubery","given":"J.","non-dropping-particle":"","parse-names":false,"suffix":""},{"dropping-particle":"","family":"Grimshaw","given":"D.","non-dropping-particle":"","parse-names":false,"suffix":""}],"id":"ITEM-1","issued":{"date-parts":[["2003"]]},"publisher":"Palgrave Macmillan","publisher-place":"New York","title":"The Organization of Employment: An International Perspective","type":"book"},"uris":["http://www.mendeley.com/documents/?uuid=007b2afd-62e8-46a8-800a-3dd120197fd6"]}],"mendeley":{"formattedCitation":"(Rubery &amp; Grimshaw, 2003)","plainTextFormattedCitation":"(Rubery &amp; Grimshaw, 2003)","previouslyFormattedCitation":"(Rubery &amp; Grimshaw, 2003)"},"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Rubery &amp; Grimshaw, 2003)</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w:t>
      </w:r>
    </w:p>
    <w:p w14:paraId="0C7A23CA" w14:textId="63B7DCA0"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Organizational studies have found the importance of coworker relationships with employee welfare during work</w:t>
      </w:r>
      <w:r w:rsidR="00FB60C9">
        <w:rPr>
          <w:rFonts w:ascii="Times New Roman" w:hAnsi="Times New Roman" w:cs="Times New Roman"/>
          <w:sz w:val="24"/>
          <w:szCs w:val="24"/>
        </w:rPr>
        <w:t xml:space="preserve">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Simon","given":"L. S.","non-dropping-particle":"","parse-names":false,"suffix":""},{"dropping-particle":"","family":"Judge","given":"T. A.","non-dropping-particle":"","parse-names":false,"suffix":""},{"dropping-particle":"","family":"Halvorsen-Ganepola","given":"M. D.","non-dropping-particle":"","parse-names":false,"suffix":""}],"container-title":"Journal of Vocational Behavior","id":"ITEM-1","issue":"3","issued":{"date-parts":[["2010"]]},"page":"170-187","title":"In good company? A multi-study, multi-level investigation of the effects of coworker relationships on employee well-being","type":"article-journal","volume":"76"},"uris":["http://www.mendeley.com/documents/?uuid=6ebd6f20-7576-43a8-97bd-3031c6096709"]}],"mendeley":{"formattedCitation":"(Simon et al., 2010)","plainTextFormattedCitation":"(Simon et al., 2010)","previouslyFormattedCitation":"(Simon et al., 2010)"},"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Simon et al., 2010)</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 xml:space="preserve"> and can increase access to opportunities and information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Kleinbaum","given":"A. M.","non-dropping-particle":"","parse-names":false,"suffix":""}],"container-title":"Administrative Science Quarterly","id":"ITEM-1","issued":{"date-parts":[["2012"]]},"page":"407–452","title":"Organizational misfits and the origins of brokerage in intrafirm networks","type":"article-journal","volume":"57"},"uris":["http://www.mendeley.com/documents/?uuid=2c548b8d-ae19-4f4f-aca2-d47b5a54a570"]},{"id":"ITEM-2","itemData":{"author":[{"dropping-particle":"","family":"Levin","given":"D. Z.","non-dropping-particle":"","parse-names":false,"suffix":""},{"dropping-particle":"","family":"Walter","given":"J.","non-dropping-particle":"","parse-names":false,"suffix":""},{"dropping-particle":"","family":"Murnighan","given":"J. K.","non-dropping-particle":"","parse-names":false,"suffix":""}],"container-title":"Organization Science","id":"ITEM-2","issued":{"date-parts":[["2011"]]},"page":"923–939","title":"Dormant ties: The value of reconnecting","type":"article-journal","volume":"22"},"uris":["http://www.mendeley.com/documents/?uuid=2e90acb6-20fe-4f4f-bdfc-4ed98a211b12"]}],"mendeley":{"formattedCitation":"(Kleinbaum, 2012; Levin et al., 2011)","plainTextFormattedCitation":"(Kleinbaum, 2012; Levin et al., 2011)","previouslyFormattedCitation":"(Kleinbaum, 2012; Levin et al., 2011)"},"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Kleinbaum, 2012; Levin et al., 2011)</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 xml:space="preserve">. Satisfaction with colleagues affects job satisfaction (Simon et al., 2010). Informal communication satisfaction among colleagues also affects job satisfaction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Fay","given":"M. J.","non-dropping-particle":"","parse-names":false,"suffix":""},{"dropping-particle":"","family":"Kline","given":"S. L.","non-dropping-particle":"","parse-names":false,"suffix":""}],"container-title":"Journal of Applied Communication Research","id":"ITEM-1","issue":"2","issued":{"date-parts":[["2011"]]},"page":"144-163","title":"Coworker Relationship Communication in High Telecommuting","type":"article-journal","volume":"39"},"uris":["http://www.mendeley.com/documents/?uuid=7703f6bc-d435-48fb-9ad4-61a170dc24a1"]}],"mendeley":{"formattedCitation":"(Fay &amp; Kline, 2011)","plainTextFormattedCitation":"(Fay &amp; Kline, 2011)","previouslyFormattedCitation":"(Fay &amp; Kline, 2011)"},"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Fay &amp; Kline, 2011)</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 xml:space="preserve">. Even though there are gender differences in Tennesee's government organizations, good work relationships affect female employees' work commitment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Sloan","given":"M.","non-dropping-particle":"","parse-names":false,"suffix":""}],"container-title":"Public Personnel Management","id":"ITEM-1","issue":"2","issued":{"date-parts":[["2017"]]},"page":"170-187","title":"Gender Differences in Commitment to State Employment: The Role of Coworker Relationships","type":"article-journal","volume":"46"},"uris":["http://www.mendeley.com/documents/?uuid=b9ee0eaf-69cd-40e3-b6fb-18f281300a5b"]}],"mendeley":{"formattedCitation":"(Sloan, 2017)","plainTextFormattedCitation":"(Sloan, 2017)","previouslyFormattedCitation":"(Sloan, 2017)"},"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Sloan, 2017)</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 xml:space="preserve">. Huang and Liu (2016) found that even organizations that use social networks in work relationships, such as Facebook and Twitter, affect employee satisfaction and performance. Apart from the benefits of a good coworker relationship, conflict in a working relationship will have a negative impact on the organization. </w:t>
      </w:r>
      <w:r w:rsidR="00FB60C9">
        <w:rPr>
          <w:rFonts w:ascii="Times New Roman" w:hAnsi="Times New Roman" w:cs="Times New Roman"/>
          <w:sz w:val="24"/>
          <w:szCs w:val="24"/>
        </w:rPr>
        <w:t>C</w:t>
      </w:r>
      <w:r w:rsidRPr="003B45FD">
        <w:rPr>
          <w:rFonts w:ascii="Times New Roman" w:hAnsi="Times New Roman" w:cs="Times New Roman"/>
          <w:sz w:val="24"/>
          <w:szCs w:val="24"/>
        </w:rPr>
        <w:t xml:space="preserve">oworker conflicts will impact absenteeism or delays in coming to work and work effectiveness, performance, and counterproductive behavior </w:t>
      </w:r>
      <w:r w:rsidR="00FB60C9">
        <w:rPr>
          <w:rFonts w:ascii="Times New Roman" w:hAnsi="Times New Roman" w:cs="Times New Roman"/>
          <w:sz w:val="24"/>
          <w:szCs w:val="24"/>
        </w:rPr>
        <w:fldChar w:fldCharType="begin" w:fldLock="1"/>
      </w:r>
      <w:r w:rsidR="00FB60C9">
        <w:rPr>
          <w:rFonts w:ascii="Times New Roman" w:hAnsi="Times New Roman" w:cs="Times New Roman"/>
          <w:sz w:val="24"/>
          <w:szCs w:val="24"/>
        </w:rPr>
        <w:instrText>ADDIN CSL_CITATION {"citationItems":[{"id":"ITEM-1","itemData":{"author":[{"dropping-particle":"","family":"Liu","given":"C.","non-dropping-particle":"","parse-names":false,"suffix":""},{"dropping-particle":"","family":"Nauta","given":"M.M.","non-dropping-particle":"","parse-names":false,"suffix":""},{"dropping-particle":"","family":"Yang","given":"L.-Q.","non-dropping-particle":"","parse-names":false,"suffix":""},{"dropping-particle":"","family":"Spector","given":"P.E.","non-dropping-particle":"","parse-names":false,"suffix":""}],"container-title":"Applied Psychology: An International Review.","id":"ITEM-1","issued":{"date-parts":[["2018"]]},"page":"30-60","title":"How do coworkers ‘make the place’? Examining coworker conflict and the value of harmony in China and the United States","type":"article-journal","volume":"67"},"uris":["http://www.mendeley.com/documents/?uuid=77d9157a-dd80-432b-9a74-6cb94d952f4d"]}],"mendeley":{"formattedCitation":"(Liu et al., 2018)","plainTextFormattedCitation":"(Liu et al., 2018)","previouslyFormattedCitation":"(Liu et al., 2018)"},"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Liu et al., 2018)</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w:t>
      </w:r>
    </w:p>
    <w:p w14:paraId="44BBB807" w14:textId="004CB88A"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Laaser and Bolton (2017) found that coworker relationships are critical in banking organizations. To improve banking performance, the organization implements electronic performance management monitoring. This technology's application causes coworker relationships to be more objective, interrupting employee engagement, and triggering conflict. It shows that technological changes impact the work environment and the emergence of efforts to maintain the capacity to care for other colleagues due to the process's tendency to be individualized</w:t>
      </w:r>
      <w:r w:rsidR="00FB60C9">
        <w:rPr>
          <w:rFonts w:ascii="Times New Roman" w:hAnsi="Times New Roman" w:cs="Times New Roman"/>
          <w:sz w:val="24"/>
          <w:szCs w:val="24"/>
        </w:rPr>
        <w:t xml:space="preserve"> </w:t>
      </w:r>
      <w:r w:rsidR="00FB60C9">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Laaser","given":"K.","non-dropping-particle":"","parse-names":false,"suffix":""},{"dropping-particle":"","family":"Bolton","given":"S.","non-dropping-particle":"","parse-names":false,"suffix":""}],"container-title":"New Technology, Work and Employment","id":"ITEM-1","issued":{"date-parts":[["2017"]]},"page":"213–227","title":"Ethics of care and co-worker relationships in UK banks","type":"article-journal","volume":"32"},"uris":["http://www.mendeley.com/documents/?uuid=a73c37ab-c574-43dc-a771-a3b0a762257d"]}],"mendeley":{"formattedCitation":"(Laaser &amp; Bolton, 2017)","plainTextFormattedCitation":"(Laaser &amp; Bolton, 2017)","previouslyFormattedCitation":"(Laaser &amp; Bolton, 2017)"},"properties":{"noteIndex":0},"schema":"https://github.com/citation-style-language/schema/raw/master/csl-citation.json"}</w:instrText>
      </w:r>
      <w:r w:rsidR="00FB60C9">
        <w:rPr>
          <w:rFonts w:ascii="Times New Roman" w:hAnsi="Times New Roman" w:cs="Times New Roman"/>
          <w:sz w:val="24"/>
          <w:szCs w:val="24"/>
        </w:rPr>
        <w:fldChar w:fldCharType="separate"/>
      </w:r>
      <w:r w:rsidR="00FB60C9" w:rsidRPr="00FB60C9">
        <w:rPr>
          <w:rFonts w:ascii="Times New Roman" w:hAnsi="Times New Roman" w:cs="Times New Roman"/>
          <w:noProof/>
          <w:sz w:val="24"/>
          <w:szCs w:val="24"/>
        </w:rPr>
        <w:t>(Laaser &amp; Bolton, 2017)</w:t>
      </w:r>
      <w:r w:rsidR="00FB60C9">
        <w:rPr>
          <w:rFonts w:ascii="Times New Roman" w:hAnsi="Times New Roman" w:cs="Times New Roman"/>
          <w:sz w:val="24"/>
          <w:szCs w:val="24"/>
        </w:rPr>
        <w:fldChar w:fldCharType="end"/>
      </w:r>
      <w:r w:rsidRPr="003B45FD">
        <w:rPr>
          <w:rFonts w:ascii="Times New Roman" w:hAnsi="Times New Roman" w:cs="Times New Roman"/>
          <w:sz w:val="24"/>
          <w:szCs w:val="24"/>
        </w:rPr>
        <w:t xml:space="preserve">. A decline in organizational engagement had occurred </w:t>
      </w:r>
      <w:r w:rsidRPr="003B45FD">
        <w:rPr>
          <w:rFonts w:ascii="Times New Roman" w:hAnsi="Times New Roman" w:cs="Times New Roman"/>
          <w:sz w:val="24"/>
          <w:szCs w:val="24"/>
        </w:rPr>
        <w:lastRenderedPageBreak/>
        <w:t xml:space="preserve">in the United States when there was economic recovery, as many as 40% of global employees reported that they were not attached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URL":"https://www.aon.com/attachments/human-capital-consulting/2013_Trends_in_Global_Employee_Engagement_Report.pdf","accessed":{"date-parts":[["2020","2","12"]]},"author":[{"dropping-particle":"","family":"Hewitt","given":"A.","non-dropping-particle":"","parse-names":false,"suffix":""}],"id":"ITEM-1","issued":{"date-parts":[["2013"]]},"title":"Trends in Global Employee Engagement","type":"webpage"},"uris":["http://www.mendeley.com/documents/?uuid=069e31c2-bb2d-4f83-8d71-9bcf17c91d4d"]}],"mendeley":{"formattedCitation":"(Hewitt, 2013)","plainTextFormattedCitation":"(Hewitt, 2013)","previouslyFormattedCitation":"(Hewitt, 2013)"},"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Hewitt, 2013)</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Based on these findings, it is crucial to study the influence of coworker relationships on banking</w:t>
      </w:r>
      <w:r w:rsidR="0094462B">
        <w:rPr>
          <w:rFonts w:ascii="Times New Roman" w:hAnsi="Times New Roman" w:cs="Times New Roman"/>
          <w:sz w:val="24"/>
          <w:szCs w:val="24"/>
        </w:rPr>
        <w:t xml:space="preserve"> sector</w:t>
      </w:r>
      <w:r w:rsidRPr="003B45FD">
        <w:rPr>
          <w:rFonts w:ascii="Times New Roman" w:hAnsi="Times New Roman" w:cs="Times New Roman"/>
          <w:sz w:val="24"/>
          <w:szCs w:val="24"/>
        </w:rPr>
        <w:t>. The study of this topic will contribute to the novelty of the theoretical contributions and policies for banking practitioners.</w:t>
      </w:r>
    </w:p>
    <w:p w14:paraId="708FAE7F" w14:textId="7E15D1D5"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Fay and Kline (2011) and Sloan (2017) found that coworker relationships affect organizational commitment. In contrast to previous studies, this study examines the influence of coworker relationships on organizational engagement. Organizational engagement is different from organizational commitment. Organizational commitment looks more at a person's attitude and connection to the organization. In contrast, organizational engagement is not an attitude, but the extent to which an individual is attentive and absorbed in their performance role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Saks","given":"A.","non-dropping-particle":"","parse-names":false,"suffix":""}],"container-title":"Journal of Managerial Psychology","id":"ITEM-1","issue":"7","issued":{"date-parts":[["2006"]]},"page":"600-619","title":"Antecedents and consequences of employee engagement","type":"article-journal","volume":"21"},"uris":["http://www.mendeley.com/documents/?uuid=9925ce40-2249-4924-870c-21a607f856ae"]}],"mendeley":{"formattedCitation":"(Saks, 2006)","plainTextFormattedCitation":"(Saks, 2006)","previouslyFormattedCitation":"(Saks, 2006)"},"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Saks, 2006)</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w:t>
      </w:r>
    </w:p>
    <w:p w14:paraId="532622B1" w14:textId="19B1A5D7"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Studies on the influence of colleagues on organizational engagement with the moderation of trust are still limited. Coworker relationship studies have so far been more studied in terms of work outcome</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V.","family":"Huang","given":"L.","non-dropping-particle":"","parse-names":false,"suffix":""},{"dropping-particle":"","family":"Liu","given":"L. P.","non-dropping-particle":"","parse-names":false,"suffix":""}],"container-title":"Computers in Human Behavior","id":"ITEM-1","issued":{"date-parts":[["2017"]]},"page":"512-524","title":"Ties that Work: Investigating the Relationships among Coworker Connections, Work-related Facebook Utility, Online Social Capital, and Employee Outcomes","type":"article-journal","volume":"72"},"uris":["http://www.mendeley.com/documents/?uuid=f2b0b519-22f3-4d95-b852-68d7cca7246b"]},{"id":"ITEM-2","itemData":{"author":[{"dropping-particle":"","family":"Simon","given":"L. S.","non-dropping-particle":"","parse-names":false,"suffix":""},{"dropping-particle":"","family":"Judge","given":"T. A.","non-dropping-particle":"","parse-names":false,"suffix":""},{"dropping-particle":"","family":"Halvorsen-Ganepola","given":"M. D.","non-dropping-particle":"","parse-names":false,"suffix":""}],"container-title":"Journal of Vocational Behavior","id":"ITEM-2","issue":"3","issued":{"date-parts":[["2010"]]},"page":"170-187","title":"In good company? A multi-study, multi-level investigation of the effects of coworker relationships on employee well-being","type":"article-journal","volume":"76"},"uris":["http://www.mendeley.com/documents/?uuid=6ebd6f20-7576-43a8-97bd-3031c6096709"]}],"mendeley":{"formattedCitation":"(Huang &amp; Liu, 2017; Simon et al., 2010)","plainTextFormattedCitation":"(Huang &amp; Liu, 2017; Simon et al., 2010)","previouslyFormattedCitation":"(Huang &amp; Liu, 2017; Simon et al., 2010)"},"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Huang &amp; Liu, 2017; Simon et al., 2010)</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communication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Fay","given":"M. J.","non-dropping-particle":"","parse-names":false,"suffix":""},{"dropping-particle":"","family":"Kline","given":"S. L.","non-dropping-particle":"","parse-names":false,"suffix":""}],"container-title":"Journal of Applied Communication Research","id":"ITEM-1","issue":"2","issued":{"date-parts":[["2011"]]},"page":"144-163","title":"Coworker Relationship Communication in High Telecommuting","type":"article-journal","volume":"39"},"uris":["http://www.mendeley.com/documents/?uuid=7703f6bc-d435-48fb-9ad4-61a170dc24a1"]}],"mendeley":{"formattedCitation":"(Fay &amp; Kline, 2011)","plainTextFormattedCitation":"(Fay &amp; Kline, 2011)","previouslyFormattedCitation":"(Fay &amp; Kline, 2011)"},"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Fay &amp; Kline, 2011)</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organizational commitment</w:t>
      </w:r>
      <w:r w:rsidR="00EC3F16">
        <w:rPr>
          <w:rFonts w:ascii="Times New Roman" w:hAnsi="Times New Roman" w:cs="Times New Roman"/>
          <w:sz w:val="24"/>
          <w:szCs w:val="24"/>
        </w:rPr>
        <w:t xml:space="preserve">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Sloan","given":"M.","non-dropping-particle":"","parse-names":false,"suffix":""}],"container-title":"Public Personnel Management","id":"ITEM-1","issue":"2","issued":{"date-parts":[["2017"]]},"page":"170-187","title":"Gender Differences in Commitment to State Employment: The Role of Coworker Relationships","type":"article-journal","volume":"46"},"uris":["http://www.mendeley.com/documents/?uuid=b9ee0eaf-69cd-40e3-b6fb-18f281300a5b"]}],"mendeley":{"formattedCitation":"(Sloan, 2017)","plainTextFormattedCitation":"(Sloan, 2017)","previouslyFormattedCitation":"(Sloan, 2017)"},"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Sloan, 2017)</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work-family conflict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Zhou","given":"Z.","non-dropping-particle":"","parse-names":false,"suffix":""},{"dropping-particle":"","family":"Meier","given":"L. L.","non-dropping-particle":"","parse-names":false,"suffix":""},{"dropping-particle":"","family":"Spector","given":"P. E.","non-dropping-particle":"","parse-names":false,"suffix":""}],"container-title":"Journal of Organizational Behavior","id":"ITEM-1","issue":"9-10","issued":{"date-parts":[["2019"]]},"page":"1000-1012","title":"The spillover effects of coworker, supervisor, and outsider workplace incivility on work‐to‐family conflict: A weekly diary design","type":"article-journal","volume":"40"},"uris":["http://www.mendeley.com/documents/?uuid=02ee4f9a-5082-441d-b6d4-0566487a440f"]}],"mendeley":{"formattedCitation":"(Zhou et al., 2019)","plainTextFormattedCitation":"(Zhou et al., 2019)","previouslyFormattedCitation":"(Zhou et al., 2019)"},"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Zhou et al., 2019)</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and ethics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Laaser","given":"K.","non-dropping-particle":"","parse-names":false,"suffix":""},{"dropping-particle":"","family":"Bolton","given":"S.","non-dropping-particle":"","parse-names":false,"suffix":""}],"container-title":"New Technology, Work and Employment","id":"ITEM-1","issued":{"date-parts":[["2017"]]},"page":"213–227","title":"Ethics of care and co-worker relationships in UK banks","type":"article-journal","volume":"32"},"uris":["http://www.mendeley.com/documents/?uuid=a73c37ab-c574-43dc-a771-a3b0a762257d"]}],"mendeley":{"formattedCitation":"(Laaser &amp; Bolton, 2017)","plainTextFormattedCitation":"(Laaser &amp; Bolton, 2017)","previouslyFormattedCitation":"(Laaser &amp; Bolton, 2017)"},"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Laaser &amp; Bolton, 2017)</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On the other hand, studies related to engagement have been conducted at the individual level.</w:t>
      </w:r>
    </w:p>
    <w:p w14:paraId="790DB125" w14:textId="5B0B65E1"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Meanwhile, practitioners state that organizational engagement can be one way that it affects organizational performance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Harter","given":"J. K.","non-dropping-particle":"","parse-names":false,"suffix":""},{"dropping-particle":"","family":"Schmidt","given":"F. L.","non-dropping-particle":"","parse-names":false,"suffix":""},{"dropping-particle":"","family":"Hayes","given":"T. L.","non-dropping-particle":"","parse-names":false,"suffix":""}],"container-title":"Journal of Applied Psychology","id":"ITEM-1","issued":{"date-parts":[["2002"]]},"page":"268–279","title":"Business unit-level relationship between employee satisfaction, employee engagement, and business outcomes: A meta-analysis","type":"article-journal","volume":"87"},"uris":["http://www.mendeley.com/documents/?uuid=fd83ecd4-466f-4a8b-bab7-cc08b52e370d"]}],"mendeley":{"formattedCitation":"(Harter et al., 2002)","plainTextFormattedCitation":"(Harter et al., 2002)","previouslyFormattedCitation":"(Harter et al., 2002)"},"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Harter et al., 2002)</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is gap is reasonable because the concept of organizational engagement is relatively new and has infrequently been studied in the last ten years. The lack of research on organizational engagement shows an unlearned organizational capability that helps companies achieve and maintain higher performance </w:t>
      </w:r>
      <w:r w:rsidR="00EC3F16">
        <w:rPr>
          <w:rFonts w:ascii="Times New Roman" w:hAnsi="Times New Roman" w:cs="Times New Roman"/>
          <w:sz w:val="24"/>
          <w:szCs w:val="24"/>
        </w:rPr>
        <w:fldChar w:fldCharType="begin" w:fldLock="1"/>
      </w:r>
      <w:r w:rsidR="00EC3F16">
        <w:rPr>
          <w:rFonts w:ascii="Times New Roman" w:hAnsi="Times New Roman" w:cs="Times New Roman"/>
          <w:sz w:val="24"/>
          <w:szCs w:val="24"/>
        </w:rPr>
        <w:instrText>ADDIN CSL_CITATION {"citationItems":[{"id":"ITEM-1","itemData":{"author":[{"dropping-particle":"","family":"Barrick","given":"M. R.","non-dropping-particle":"","parse-names":false,"suffix":""},{"dropping-particle":"","family":"Thurgood","given":"G. R.","non-dropping-particle":"","parse-names":false,"suffix":""},{"dropping-particle":"","family":"Smith","given":"T. A.","non-dropping-particle":"","parse-names":false,"suffix":""},{"dropping-particle":"","family":"Courtright.","given":"S. H.","non-dropping-particle":"","parse-names":false,"suffix":""}],"container-title":"Academy of Management Journal2","id":"ITEM-1","issue":"1","issued":{"date-parts":[["2015"]]},"page":"111–135","title":"Collective Organizational Engagement: Linking Motivational Antecedents, Strategic Implementation, and Firm Performance","type":"article-journal","volume":"58"},"uris":["http://www.mendeley.com/documents/?uuid=16e0d2ea-87f3-4d78-8269-db42e0eaec95"]}],"mendeley":{"formattedCitation":"(Barrick et al., 2015)","plainTextFormattedCitation":"(Barrick et al., 2015)","previouslyFormattedCitation":"(Barrick et al., 2015)"},"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Barrick et al., 2015)</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Similar to trust in management, previous research on trust in management was conducted in the USA</w:t>
      </w:r>
      <w:r w:rsidR="00EC3F16">
        <w:rPr>
          <w:rFonts w:ascii="Times New Roman" w:hAnsi="Times New Roman" w:cs="Times New Roman"/>
          <w:sz w:val="24"/>
          <w:szCs w:val="24"/>
        </w:rPr>
        <w:t xml:space="preserve"> </w:t>
      </w:r>
      <w:r w:rsidR="00EC3F16">
        <w:rPr>
          <w:rFonts w:ascii="Times New Roman" w:hAnsi="Times New Roman" w:cs="Times New Roman"/>
          <w:sz w:val="24"/>
          <w:szCs w:val="24"/>
        </w:rPr>
        <w:fldChar w:fldCharType="begin" w:fldLock="1"/>
      </w:r>
      <w:r w:rsidR="00236526">
        <w:rPr>
          <w:rFonts w:ascii="Times New Roman" w:hAnsi="Times New Roman" w:cs="Times New Roman"/>
          <w:sz w:val="24"/>
          <w:szCs w:val="24"/>
        </w:rPr>
        <w:instrText>ADDIN CSL_CITATION {"citationItems":[{"id":"ITEM-1","itemData":{"author":[{"dropping-particle":"","family":"Mayer","given":"R.C.","non-dropping-particle":"","parse-names":false,"suffix":""},{"dropping-particle":"","family":"Gavin","given":"M.B.","non-dropping-particle":"","parse-names":false,"suffix":""}],"container-title":"Academy of Management Journal","id":"ITEM-1","issue":"5","issued":{"date-parts":[["2005"]]},"page":"874–888","title":"Trust in management and performance: who minds the shop while the employees watch the boss","type":"article-journal","volume":"48"},"uris":["http://www.mendeley.com/documents/?uuid=71666a6e-1e4d-4135-91dc-d06702598a95"]}],"mendeley":{"formattedCitation":"(Mayer &amp; Gavin, 2005)","plainTextFormattedCitation":"(Mayer &amp; Gavin, 2005)","previouslyFormattedCitation":"(Mayer &amp; Gavin, 2005)"},"properties":{"noteIndex":0},"schema":"https://github.com/citation-style-language/schema/raw/master/csl-citation.json"}</w:instrText>
      </w:r>
      <w:r w:rsidR="00EC3F16">
        <w:rPr>
          <w:rFonts w:ascii="Times New Roman" w:hAnsi="Times New Roman" w:cs="Times New Roman"/>
          <w:sz w:val="24"/>
          <w:szCs w:val="24"/>
        </w:rPr>
        <w:fldChar w:fldCharType="separate"/>
      </w:r>
      <w:r w:rsidR="00EC3F16" w:rsidRPr="00EC3F16">
        <w:rPr>
          <w:rFonts w:ascii="Times New Roman" w:hAnsi="Times New Roman" w:cs="Times New Roman"/>
          <w:noProof/>
          <w:sz w:val="24"/>
          <w:szCs w:val="24"/>
        </w:rPr>
        <w:t>(Mayer &amp; Gavin, 2005)</w:t>
      </w:r>
      <w:r w:rsidR="00EC3F16">
        <w:rPr>
          <w:rFonts w:ascii="Times New Roman" w:hAnsi="Times New Roman" w:cs="Times New Roman"/>
          <w:sz w:val="24"/>
          <w:szCs w:val="24"/>
        </w:rPr>
        <w:fldChar w:fldCharType="end"/>
      </w:r>
      <w:r w:rsidRPr="003B45FD">
        <w:rPr>
          <w:rFonts w:ascii="Times New Roman" w:hAnsi="Times New Roman" w:cs="Times New Roman"/>
          <w:sz w:val="24"/>
          <w:szCs w:val="24"/>
        </w:rPr>
        <w:t>, China</w:t>
      </w:r>
      <w:r w:rsidR="00EC3F16">
        <w:rPr>
          <w:rFonts w:ascii="Times New Roman" w:hAnsi="Times New Roman" w:cs="Times New Roman"/>
          <w:sz w:val="24"/>
          <w:szCs w:val="24"/>
        </w:rPr>
        <w:t xml:space="preserve"> </w:t>
      </w:r>
      <w:r w:rsidR="00236526">
        <w:rPr>
          <w:rFonts w:ascii="Times New Roman" w:hAnsi="Times New Roman" w:cs="Times New Roman"/>
          <w:sz w:val="24"/>
          <w:szCs w:val="24"/>
        </w:rPr>
        <w:fldChar w:fldCharType="begin" w:fldLock="1"/>
      </w:r>
      <w:r w:rsidR="003325BF">
        <w:rPr>
          <w:rFonts w:ascii="Times New Roman" w:hAnsi="Times New Roman" w:cs="Times New Roman"/>
          <w:sz w:val="24"/>
          <w:szCs w:val="24"/>
        </w:rPr>
        <w:instrText>ADDIN CSL_CITATION {"citationItems":[{"id":"ITEM-1","itemData":{"author":[{"dropping-particle":"","family":"Chen","given":"C. C.","non-dropping-particle":"","parse-names":false,"suffix":""},{"dropping-particle":"","family":"Chen","given":"Y.R.","non-dropping-particle":"","parse-names":false,"suffix":""},{"dropping-particle":"","family":"Xin","given":"K.","non-dropping-particle":"","parse-names":false,"suffix":""}],"container-title":"Organization Science","id":"ITEM-1","issue":"2","issued":{"date-parts":[["2004"]]},"page":"200-209","title":"Guanxi Practices and Trust in Management: A Procedural Justice Perspective","type":"article-journal","volume":"15"},"uris":["http://www.mendeley.com/documents/?uuid=23eaf216-ba74-4186-811d-b9f7f70ada25"]},{"id":"ITEM-2","itemData":{"DOI":"http://www.tandfonline.com/action/showCitFormats?doi=10.1080/09585192.2016.1255986","author":[{"dropping-particle":"","family":"Jiang","given":"X. Hu &amp; Z.","non-dropping-particle":"","parse-names":false,"suffix":""}],"container-title":"The International Journal of Human Resource Management","id":"ITEM-2","issued":{"date-parts":[["2016"]]},"title":"Employee-oriented HRM and voice behavior: a moderated mediation model of moral identity and trust in management","type":"article-journal"},"uris":["http://www.mendeley.com/documents/?uuid=4c0260d8-7318-471c-9fa4-ff2d54da7c8b"]}],"mendeley":{"formattedCitation":"(Chen et al., 2004; X. H. &amp; Z. Jiang, 2016)","plainTextFormattedCitation":"(Chen et al., 2004; X. H. &amp; Z. Jiang, 2016)","previouslyFormattedCitation":"(Chen et al., 2004; X. H. &amp; Z. Jiang, 2016)"},"properties":{"noteIndex":0},"schema":"https://github.com/citation-style-language/schema/raw/master/csl-citation.json"}</w:instrText>
      </w:r>
      <w:r w:rsidR="00236526">
        <w:rPr>
          <w:rFonts w:ascii="Times New Roman" w:hAnsi="Times New Roman" w:cs="Times New Roman"/>
          <w:sz w:val="24"/>
          <w:szCs w:val="24"/>
        </w:rPr>
        <w:fldChar w:fldCharType="separate"/>
      </w:r>
      <w:r w:rsidR="003325BF" w:rsidRPr="003325BF">
        <w:rPr>
          <w:rFonts w:ascii="Times New Roman" w:hAnsi="Times New Roman" w:cs="Times New Roman"/>
          <w:noProof/>
          <w:sz w:val="24"/>
          <w:szCs w:val="24"/>
        </w:rPr>
        <w:t>(Chen et al., 2004; X. H. &amp; Z. Jiang, 2016)</w:t>
      </w:r>
      <w:r w:rsidR="0023652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and Bangladesh </w:t>
      </w:r>
      <w:r w:rsidR="00236526">
        <w:rPr>
          <w:rFonts w:ascii="Times New Roman" w:hAnsi="Times New Roman" w:cs="Times New Roman"/>
          <w:sz w:val="24"/>
          <w:szCs w:val="24"/>
        </w:rPr>
        <w:fldChar w:fldCharType="begin" w:fldLock="1"/>
      </w:r>
      <w:r w:rsidR="00236526">
        <w:rPr>
          <w:rFonts w:ascii="Times New Roman" w:hAnsi="Times New Roman" w:cs="Times New Roman"/>
          <w:sz w:val="24"/>
          <w:szCs w:val="24"/>
        </w:rPr>
        <w:instrText>ADDIN CSL_CITATION {"citationItems":[{"id":"ITEM-1","itemData":{"author":[{"dropping-particle":"","family":"Rubel","given":"M. R. B.","non-dropping-particle":"","parse-names":false,"suffix":""},{"dropping-particle":"","family":"Rimi","given":"N. N.","non-dropping-particle":"","parse-names":false,"suffix":""},{"dropping-particle":"","family":"Yuslizac","given":"M.","non-dropping-particle":"","parse-names":false,"suffix":""},{"dropping-particle":"","family":"Keed","given":"D. M. H.","non-dropping-particle":"","parse-names":false,"suffix":""}],"container-title":"IIMB Management Review","id":"ITEM-1","issued":{"date-parts":[["2018"]]},"page":"316–329","title":"High commitment human resource management practices and employee service behaviour: Trust in management as mediator","type":"article-journal","volume":"30"},"uris":["http://www.mendeley.com/documents/?uuid=d2bd65e9-3875-4945-b354-126db6b720ca"]}],"mendeley":{"formattedCitation":"(Rubel et al., 2018)","plainTextFormattedCitation":"(Rubel et al., 2018)","previouslyFormattedCitation":"(Rubel et al., 2018)"},"properties":{"noteIndex":0},"schema":"https://github.com/citation-style-language/schema/raw/master/csl-citation.json"}</w:instrText>
      </w:r>
      <w:r w:rsidR="00236526">
        <w:rPr>
          <w:rFonts w:ascii="Times New Roman" w:hAnsi="Times New Roman" w:cs="Times New Roman"/>
          <w:sz w:val="24"/>
          <w:szCs w:val="24"/>
        </w:rPr>
        <w:fldChar w:fldCharType="separate"/>
      </w:r>
      <w:r w:rsidR="00236526" w:rsidRPr="00236526">
        <w:rPr>
          <w:rFonts w:ascii="Times New Roman" w:hAnsi="Times New Roman" w:cs="Times New Roman"/>
          <w:noProof/>
          <w:sz w:val="24"/>
          <w:szCs w:val="24"/>
        </w:rPr>
        <w:t>(Rubel et al., 2018)</w:t>
      </w:r>
      <w:r w:rsidR="00236526">
        <w:rPr>
          <w:rFonts w:ascii="Times New Roman" w:hAnsi="Times New Roman" w:cs="Times New Roman"/>
          <w:sz w:val="24"/>
          <w:szCs w:val="24"/>
        </w:rPr>
        <w:fldChar w:fldCharType="end"/>
      </w:r>
      <w:r w:rsidRPr="003B45FD">
        <w:rPr>
          <w:rFonts w:ascii="Times New Roman" w:hAnsi="Times New Roman" w:cs="Times New Roman"/>
          <w:sz w:val="24"/>
          <w:szCs w:val="24"/>
        </w:rPr>
        <w:t>, applications in Indonesia will contribute to this empirical gap.</w:t>
      </w:r>
    </w:p>
    <w:p w14:paraId="1D51D846" w14:textId="387704F3" w:rsidR="00F2715F" w:rsidRPr="003B45FD"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is study chooses banking in Indonesia as the research context. Banking is the backbone of the Indonesian economy, which plays an important intermediary role. Banking health is very critical to the health of the economy </w:t>
      </w:r>
      <w:r w:rsidR="00236526">
        <w:rPr>
          <w:rFonts w:ascii="Times New Roman" w:hAnsi="Times New Roman" w:cs="Times New Roman"/>
          <w:sz w:val="24"/>
          <w:szCs w:val="24"/>
        </w:rPr>
        <w:fldChar w:fldCharType="begin" w:fldLock="1"/>
      </w:r>
      <w:r w:rsidR="00236526">
        <w:rPr>
          <w:rFonts w:ascii="Times New Roman" w:hAnsi="Times New Roman" w:cs="Times New Roman"/>
          <w:sz w:val="24"/>
          <w:szCs w:val="24"/>
        </w:rPr>
        <w:instrText>ADDIN CSL_CITATION {"citationItems":[{"id":"ITEM-1","itemData":{"author":[{"dropping-particle":"","family":"Sufian","given":"F.","non-dropping-particle":"","parse-names":false,"suffix":""}],"container-title":"Int. J. Applied Management Science","id":"ITEM-1","issue":"4","issued":{"date-parts":[["2010"]]},"page":"388-414","title":"Evolution in the efficiency of the Indonesian banking sector: a DEA approach","type":"article-journal","volume":"2"},"uris":["http://www.mendeley.com/documents/?uuid=f3fe0ebb-3426-4c97-a66a-d0b7b3282ccf"]}],"mendeley":{"formattedCitation":"(Sufian, 2010)","plainTextFormattedCitation":"(Sufian, 2010)","previouslyFormattedCitation":"(Sufian, 2010)"},"properties":{"noteIndex":0},"schema":"https://github.com/citation-style-language/schema/raw/master/csl-citation.json"}</w:instrText>
      </w:r>
      <w:r w:rsidR="00236526">
        <w:rPr>
          <w:rFonts w:ascii="Times New Roman" w:hAnsi="Times New Roman" w:cs="Times New Roman"/>
          <w:sz w:val="24"/>
          <w:szCs w:val="24"/>
        </w:rPr>
        <w:fldChar w:fldCharType="separate"/>
      </w:r>
      <w:r w:rsidR="00236526" w:rsidRPr="00236526">
        <w:rPr>
          <w:rFonts w:ascii="Times New Roman" w:hAnsi="Times New Roman" w:cs="Times New Roman"/>
          <w:noProof/>
          <w:sz w:val="24"/>
          <w:szCs w:val="24"/>
        </w:rPr>
        <w:t>(Sufian, 2010)</w:t>
      </w:r>
      <w:r w:rsidR="0023652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 Indonesian banking sector is open to foreign investment. Banking regulations and policies are now causing increased competition challenges in the Indonesian banking sector </w:t>
      </w:r>
      <w:r w:rsidR="00236526">
        <w:rPr>
          <w:rFonts w:ascii="Times New Roman" w:hAnsi="Times New Roman" w:cs="Times New Roman"/>
          <w:sz w:val="24"/>
          <w:szCs w:val="24"/>
        </w:rPr>
        <w:fldChar w:fldCharType="begin" w:fldLock="1"/>
      </w:r>
      <w:r w:rsidR="007E3893">
        <w:rPr>
          <w:rFonts w:ascii="Times New Roman" w:hAnsi="Times New Roman" w:cs="Times New Roman"/>
          <w:sz w:val="24"/>
          <w:szCs w:val="24"/>
        </w:rPr>
        <w:instrText>ADDIN CSL_CITATION {"citationItems":[{"id":"ITEM-1","itemData":{"author":[{"dropping-particle":"","family":"Mulyaningsih","given":"T.","non-dropping-particle":"","parse-names":false,"suffix":""},{"dropping-particle":"","family":"Daly","given":"A.","non-dropping-particle":"","parse-names":false,"suffix":""},{"dropping-particle":"","family":"Miranti","given":"R.","non-dropping-particle":"","parse-names":false,"suffix":""}],"container-title":"Journal of Financial Stability","id":"ITEM-1","issued":{"date-parts":[["2015"]]},"page":"70–82","title":"Foreign Participation and Banking Competition: Evidence from the Indonesian Banking Industry","type":"article-journal","volume":"19"},"uris":["http://www.mendeley.com/documents/?uuid=29d43076-72eb-4a22-9419-b16c94d550b8"]}],"mendeley":{"formattedCitation":"(Mulyaningsih et al., 2015)","plainTextFormattedCitation":"(Mulyaningsih et al., 2015)","previouslyFormattedCitation":"(Mulyaningsih et al., 2015)"},"properties":{"noteIndex":0},"schema":"https://github.com/citation-style-language/schema/raw/master/csl-citation.json"}</w:instrText>
      </w:r>
      <w:r w:rsidR="00236526">
        <w:rPr>
          <w:rFonts w:ascii="Times New Roman" w:hAnsi="Times New Roman" w:cs="Times New Roman"/>
          <w:sz w:val="24"/>
          <w:szCs w:val="24"/>
        </w:rPr>
        <w:fldChar w:fldCharType="separate"/>
      </w:r>
      <w:r w:rsidR="00236526" w:rsidRPr="00236526">
        <w:rPr>
          <w:rFonts w:ascii="Times New Roman" w:hAnsi="Times New Roman" w:cs="Times New Roman"/>
          <w:noProof/>
          <w:sz w:val="24"/>
          <w:szCs w:val="24"/>
        </w:rPr>
        <w:t>(Mulyaningsih et al., 2015)</w:t>
      </w:r>
      <w:r w:rsidR="00236526">
        <w:rPr>
          <w:rFonts w:ascii="Times New Roman" w:hAnsi="Times New Roman" w:cs="Times New Roman"/>
          <w:sz w:val="24"/>
          <w:szCs w:val="24"/>
        </w:rPr>
        <w:fldChar w:fldCharType="end"/>
      </w:r>
      <w:r w:rsidRPr="003B45FD">
        <w:rPr>
          <w:rFonts w:ascii="Times New Roman" w:hAnsi="Times New Roman" w:cs="Times New Roman"/>
          <w:sz w:val="24"/>
          <w:szCs w:val="24"/>
        </w:rPr>
        <w:t xml:space="preserve">. During intense banking competition, workers play an essential role in this service sector. It is predicted that coworker relationships can affect organizational engagement. It is assumed that trust in management in banking organizations will strengthen this influence. </w:t>
      </w:r>
      <w:r w:rsidR="00236526">
        <w:rPr>
          <w:rFonts w:ascii="Times New Roman" w:hAnsi="Times New Roman" w:cs="Times New Roman"/>
          <w:sz w:val="24"/>
          <w:szCs w:val="24"/>
        </w:rPr>
        <w:t>C</w:t>
      </w:r>
      <w:r w:rsidRPr="003B45FD">
        <w:rPr>
          <w:rFonts w:ascii="Times New Roman" w:hAnsi="Times New Roman" w:cs="Times New Roman"/>
          <w:sz w:val="24"/>
          <w:szCs w:val="24"/>
        </w:rPr>
        <w:t>olleagues and supervisors' support can build mutual trust within the organization</w:t>
      </w:r>
      <w:r w:rsidR="007E3893">
        <w:rPr>
          <w:rFonts w:ascii="Times New Roman" w:hAnsi="Times New Roman" w:cs="Times New Roman"/>
          <w:sz w:val="24"/>
          <w:szCs w:val="24"/>
        </w:rPr>
        <w:t xml:space="preserve"> </w:t>
      </w:r>
      <w:r w:rsidR="007E3893">
        <w:rPr>
          <w:rFonts w:ascii="Times New Roman" w:hAnsi="Times New Roman" w:cs="Times New Roman"/>
          <w:sz w:val="24"/>
          <w:szCs w:val="24"/>
        </w:rPr>
        <w:fldChar w:fldCharType="begin" w:fldLock="1"/>
      </w:r>
      <w:r w:rsidR="007E3893">
        <w:rPr>
          <w:rFonts w:ascii="Times New Roman" w:hAnsi="Times New Roman" w:cs="Times New Roman"/>
          <w:sz w:val="24"/>
          <w:szCs w:val="24"/>
        </w:rPr>
        <w:instrText>ADDIN CSL_CITATION {"citationItems":[{"id":"ITEM-1","itemData":{"DOI":"http://www.tandfonline.com/action/showCitFormats?doi=10.1080/01639625.2016.1272972","author":[{"dropping-particle":"","family":"Worley","given":"R. M.","non-dropping-particle":"","parse-names":false,"suffix":""},{"dropping-particle":"","family":"Worley","given":"V. B.","non-dropping-particle":"","parse-names":false,"suffix":""},{"dropping-particle":"","family":"Hsu","given":"H.","non-dropping-particle":"","parse-names":false,"suffix":""}],"container-title":"Deviant Behavior","id":"ITEM-1","issued":{"date-parts":[["2017"]]},"title":"Can I Trust My Co-worker? Examining Correctional Officers’ Perceptions of Staff–Inmates Inappropriate Relationships within a Southern Penitentiary System","type":"article-journal"},"uris":["http://www.mendeley.com/documents/?uuid=57d6a0c3-0ba2-4f56-89af-17fe0bc4d298"]}],"mendeley":{"formattedCitation":"(Worley et al., 2017)","plainTextFormattedCitation":"(Worley et al., 2017)","previouslyFormattedCitation":"(Worley et al., 2017)"},"properties":{"noteIndex":0},"schema":"https://github.com/citation-style-language/schema/raw/master/csl-citation.json"}</w:instrText>
      </w:r>
      <w:r w:rsidR="007E3893">
        <w:rPr>
          <w:rFonts w:ascii="Times New Roman" w:hAnsi="Times New Roman" w:cs="Times New Roman"/>
          <w:sz w:val="24"/>
          <w:szCs w:val="24"/>
        </w:rPr>
        <w:fldChar w:fldCharType="separate"/>
      </w:r>
      <w:r w:rsidR="007E3893" w:rsidRPr="007E3893">
        <w:rPr>
          <w:rFonts w:ascii="Times New Roman" w:hAnsi="Times New Roman" w:cs="Times New Roman"/>
          <w:noProof/>
          <w:sz w:val="24"/>
          <w:szCs w:val="24"/>
        </w:rPr>
        <w:t>(Worley et al., 2017)</w:t>
      </w:r>
      <w:r w:rsidR="007E389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Besides, studies of trust in management have been mostly conducted as a mediating variable </w:t>
      </w:r>
      <w:r w:rsidR="007E3893">
        <w:rPr>
          <w:rFonts w:ascii="Times New Roman" w:hAnsi="Times New Roman" w:cs="Times New Roman"/>
          <w:sz w:val="24"/>
          <w:szCs w:val="24"/>
        </w:rPr>
        <w:fldChar w:fldCharType="begin" w:fldLock="1"/>
      </w:r>
      <w:r w:rsidR="003325BF">
        <w:rPr>
          <w:rFonts w:ascii="Times New Roman" w:hAnsi="Times New Roman" w:cs="Times New Roman"/>
          <w:sz w:val="24"/>
          <w:szCs w:val="24"/>
        </w:rPr>
        <w:instrText>ADDIN CSL_CITATION {"citationItems":[{"id":"ITEM-1","itemData":{"author":[{"dropping-particle":"","family":"Renzl","given":"B.","non-dropping-particle":"","parse-names":false,"suffix":""}],"container-title":"Omega: The International Journal of Management Science","id":"ITEM-1","issued":{"date-parts":[["2008"]]},"page":"206–220","title":"Trust in management and knowledge sharing: The mediating effects of fear and knowledge documentation","type":"article-journal","volume":"36"},"uris":["http://www.mendeley.com/documents/?uuid=fa1a7801-a5d5-4116-a0a0-ffb014fc49ba"]},{"id":"ITEM-2","itemData":{"author":[{"dropping-particle":"","family":"Chen","given":"C. C.","non-dropping-particle":"","parse-names":false,"suffix":""},{"dropping-particle":"","family":"Chen","given":"Y.R.","non-dropping-particle":"","parse-names":false,"suffix":""},{"dropping-particle":"","family":"Xin","given":"K.","non-dropping-particle":"","parse-names":false,"suffix":""}],"container-title":"Organization Science","id":"ITEM-2","issue":"2","issued":{"date-parts":[["2004"]]},"page":"200-209","title":"Guanxi Practices and Trust in Management: A Procedural Justice Perspective","type":"article-journal","volume":"15"},"uris":["http://www.mendeley.com/documents/?uuid=23eaf216-ba74-4186-811d-b9f7f70ada25"]},{"id":"ITEM-3","itemData":{"author":[{"dropping-particle":"","family":"Rubel","given":"M. R. B.","non-dropping-particle":"","parse-names":false,"suffix":""},{"dropping-particle":"","family":"Rimi","given":"N. N.","non-dropping-particle":"","parse-names":false,"suffix":""},{"dropping-particle":"","family":"Yuslizac","given":"M.","non-dropping-particle":"","parse-names":false,"suffix":""},{"dropping-particle":"","family":"Keed","given":"D. M. H.","non-dropping-particle":"","parse-names":false,"suffix":""}],"container-title":"IIMB Management Review","id":"ITEM-3","issued":{"date-parts":[["2018"]]},"page":"316–329","title":"High commitment human resource management practices and employee service behaviour: Trust in management as mediator","type":"article-journal","volume":"30"},"uris":["http://www.mendeley.com/documents/?uuid=d2bd65e9-3875-4945-b354-126db6b720ca"]},{"id":"ITEM-4","itemData":{"author":[{"dropping-particle":"","family":"Thomsen","given":"M.","non-dropping-particle":"","parse-names":false,"suffix":""},{"dropping-particle":"","family":"Karsten","given":"S.","non-dropping-particle":"","parse-names":false,"suffix":""},{"dropping-particle":"","family":"Oort","given":"F. J.","non-dropping-particle":"","parse-names":false,"suffix":""}],"container-title":"Journal School Effectiveness and School Improvement An International Journal of Research, Policy and Practice","id":"ITEM-4","issue":"4","issued":{"date-parts":[["2016"]]},"page":"594-612","title":"Distance in schools: the influence of psychological and structural distance from management on teachers’ trust in management, organisational commitment, and organisational citizenship behaviour","type":"article-journal","volume":"27"},"uris":["http://www.mendeley.com/documents/?uuid=cff14295-cf2c-4519-8139-4cd3e6f32bb6"]},{"id":"ITEM-5","itemData":{"DOI":"http://www.tandfonline.com/action/showCitFormats?doi=10.1080/09585192.2016.1255986","author":[{"dropping-particle":"","family":"Jiang","given":"X. Hu &amp; Z.","non-dropping-particle":"","parse-names":false,"suffix":""}],"container-title":"The International Journal of Human Resource Management","id":"ITEM-5","issued":{"date-parts":[["2016"]]},"title":"Employee-oriented HRM and voice behavior: a moderated mediation model of moral identity and trust in management","type":"article-journal"},"uris":["http://www.mendeley.com/documents/?uuid=4c0260d8-7318-471c-9fa4-ff2d54da7c8b"]},{"id":"ITEM-6","itemData":{"author":[{"dropping-particle":"","family":"Cai","given":"W.","non-dropping-particle":"","parse-names":false,"suffix":""},{"dropping-particle":"","family":"Loon","given":"M.","non-dropping-particle":"","parse-names":false,"suffix":""},{"dropping-particle":"","family":"Wong","given":"P.","non-dropping-particle":"","parse-names":false,"suffix":""}],"container-title":"Journal of Organizational Change Management","id":"ITEM-6","issue":"5","issued":{"date-parts":[["2018"]]},"page":"1054-1070","title":"Leadership, trust in management and acceptance of change in Hong Kong’s Civil Service Bureau","type":"article-journal","volume":"31"},"uris":["http://www.mendeley.com/documents/?uuid=cd21a53c-de00-41a0-857c-cbd643c55fc4"]}],"mendeley":{"formattedCitation":"(Cai et al., 2018; Chen et al., 2004; X. H. &amp; Z. Jiang, 2016; Renzl, 2008; Rubel et al., 2018; Thomsen et al., 2016)","manualFormatting":"( e.g., Cai et al., 2018; Chen et al., 2004; Jiang, 2016; Renzl, 2008; Rubel et al., 2018; Thomsen et al., 2016)","plainTextFormattedCitation":"(Cai et al., 2018; Chen et al., 2004; X. H. &amp; Z. Jiang, 2016; Renzl, 2008; Rubel et al., 2018; Thomsen et al., 2016)","previouslyFormattedCitation":"(Cai et al., 2018; Chen et al., 2004; X. H. &amp; Z. Jiang, 2016; Renzl, 2008; Rubel et al., 2018; Thomsen et al., 2016)"},"properties":{"noteIndex":0},"schema":"https://github.com/citation-style-language/schema/raw/master/csl-citation.json"}</w:instrText>
      </w:r>
      <w:r w:rsidR="007E3893">
        <w:rPr>
          <w:rFonts w:ascii="Times New Roman" w:hAnsi="Times New Roman" w:cs="Times New Roman"/>
          <w:sz w:val="24"/>
          <w:szCs w:val="24"/>
        </w:rPr>
        <w:fldChar w:fldCharType="separate"/>
      </w:r>
      <w:r w:rsidR="007E3893" w:rsidRPr="007E3893">
        <w:rPr>
          <w:rFonts w:ascii="Times New Roman" w:hAnsi="Times New Roman" w:cs="Times New Roman"/>
          <w:noProof/>
          <w:sz w:val="24"/>
          <w:szCs w:val="24"/>
        </w:rPr>
        <w:t xml:space="preserve">( </w:t>
      </w:r>
      <w:r w:rsidR="007E3893" w:rsidRPr="003B45FD">
        <w:rPr>
          <w:rFonts w:ascii="Times New Roman" w:hAnsi="Times New Roman" w:cs="Times New Roman"/>
          <w:noProof/>
          <w:sz w:val="24"/>
          <w:szCs w:val="24"/>
        </w:rPr>
        <w:t xml:space="preserve">e.g., </w:t>
      </w:r>
      <w:r w:rsidR="007E3893" w:rsidRPr="007E3893">
        <w:rPr>
          <w:rFonts w:ascii="Times New Roman" w:hAnsi="Times New Roman" w:cs="Times New Roman"/>
          <w:noProof/>
          <w:sz w:val="24"/>
          <w:szCs w:val="24"/>
        </w:rPr>
        <w:t>Cai et al., 2018; Chen et al., 2004; Jiang, 2016; Renzl, 2008; Rubel et al., 2018; Thomsen et al., 2016)</w:t>
      </w:r>
      <w:r w:rsidR="007E3893">
        <w:rPr>
          <w:rFonts w:ascii="Times New Roman" w:hAnsi="Times New Roman" w:cs="Times New Roman"/>
          <w:sz w:val="24"/>
          <w:szCs w:val="24"/>
        </w:rPr>
        <w:fldChar w:fldCharType="end"/>
      </w:r>
      <w:r w:rsidRPr="003B45FD">
        <w:rPr>
          <w:rFonts w:ascii="Times New Roman" w:hAnsi="Times New Roman" w:cs="Times New Roman"/>
          <w:sz w:val="24"/>
          <w:szCs w:val="24"/>
        </w:rPr>
        <w:t>, the role of trust in management as a moderating variable will contribute to this study.</w:t>
      </w:r>
    </w:p>
    <w:p w14:paraId="07A2B66C" w14:textId="3C2E5A33" w:rsidR="009212E0" w:rsidRDefault="00F2715F" w:rsidP="009260E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e theory that is usually used as the basis for coworker relationships is social exchange theory (SET) </w:t>
      </w:r>
      <w:r w:rsidR="00B02964">
        <w:rPr>
          <w:rFonts w:ascii="Times New Roman" w:hAnsi="Times New Roman" w:cs="Times New Roman"/>
          <w:sz w:val="24"/>
          <w:szCs w:val="24"/>
        </w:rPr>
        <w:fldChar w:fldCharType="begin" w:fldLock="1"/>
      </w:r>
      <w:r w:rsidR="00B02964">
        <w:rPr>
          <w:rFonts w:ascii="Times New Roman" w:hAnsi="Times New Roman" w:cs="Times New Roman"/>
          <w:sz w:val="24"/>
          <w:szCs w:val="24"/>
        </w:rPr>
        <w:instrText>ADDIN CSL_CITATION {"citationItems":[{"id":"ITEM-1","itemData":{"author":[{"dropping-particle":"","family":"Blau","given":"P. M.","non-dropping-particle":"","parse-names":false,"suffix":""}],"id":"ITEM-1","issued":{"date-parts":[["1964"]]},"publisher":"John Wiley","publisher-place":"New York","title":"Exchange and power in social life.","type":"book"},"uris":["http://www.mendeley.com/documents/?uuid=8a919819-345c-416b-afcc-6b885dcece5f"]},{"id":"ITEM-2","itemData":{"author":[{"dropping-particle":"","family":"Homans","given":"C. G.","non-dropping-particle":"","parse-names":false,"suffix":""}],"container-title":"American Journal of Sociology","id":"ITEM-2","issued":{"date-parts":[["1958"]]},"page":"597–606","title":"Social behavior as exchange","type":"article-journal","volume":"63"},"uris":["http://www.mendeley.com/documents/?uuid=2b64cfe2-f3ed-4e03-b69f-c17017cecb41"]},{"id":"ITEM-3","itemData":{"author":[{"dropping-particle":"","family":"Kelley","given":"H. H.","non-dropping-particle":"","parse-names":false,"suffix":""},{"dropping-particle":"","family":"Thibaut","given":"J. W.","non-dropping-particle":"","parse-names":false,"suffix":""}],"id":"ITEM-3","issued":{"date-parts":[["1978"]]},"publisher":"John Wiley","publisher-place":"New York","title":"Interpersonal relations: A theory of interdependence.","type":"book"},"uris":["http://www.mendeley.com/documents/?uuid=63a5a0bf-28be-4dbf-a32c-941406f23ec1"]}],"mendeley":{"formattedCitation":"(Blau, 1964; Homans, 1958; Kelley &amp; Thibaut, 1978)","plainTextFormattedCitation":"(Blau, 1964; Homans, 1958; Kelley &amp; Thibaut, 1978)","previouslyFormattedCitation":"(Blau, 1964; Homans, 1958; Kelley &amp; Thibaut, 1978)"},"properties":{"noteIndex":0},"schema":"https://github.com/citation-style-language/schema/raw/master/csl-citation.json"}</w:instrText>
      </w:r>
      <w:r w:rsidR="00B02964">
        <w:rPr>
          <w:rFonts w:ascii="Times New Roman" w:hAnsi="Times New Roman" w:cs="Times New Roman"/>
          <w:sz w:val="24"/>
          <w:szCs w:val="24"/>
        </w:rPr>
        <w:fldChar w:fldCharType="separate"/>
      </w:r>
      <w:r w:rsidR="00B02964" w:rsidRPr="00B02964">
        <w:rPr>
          <w:rFonts w:ascii="Times New Roman" w:hAnsi="Times New Roman" w:cs="Times New Roman"/>
          <w:noProof/>
          <w:sz w:val="24"/>
          <w:szCs w:val="24"/>
        </w:rPr>
        <w:t>(Blau, 1964; Homans, 1958; Kelley &amp; Thibaut, 1978)</w:t>
      </w:r>
      <w:r w:rsidR="00B02964">
        <w:rPr>
          <w:rFonts w:ascii="Times New Roman" w:hAnsi="Times New Roman" w:cs="Times New Roman"/>
          <w:sz w:val="24"/>
          <w:szCs w:val="24"/>
        </w:rPr>
        <w:fldChar w:fldCharType="end"/>
      </w:r>
      <w:r w:rsidRPr="003B45FD">
        <w:rPr>
          <w:rFonts w:ascii="Times New Roman" w:hAnsi="Times New Roman" w:cs="Times New Roman"/>
          <w:sz w:val="24"/>
          <w:szCs w:val="24"/>
        </w:rPr>
        <w:t xml:space="preserve">. Coworker relationships are individual interactions with coworkers, supervisors, and their organizations </w:t>
      </w:r>
      <w:r w:rsidR="00B02964">
        <w:rPr>
          <w:rFonts w:ascii="Times New Roman" w:hAnsi="Times New Roman" w:cs="Times New Roman"/>
          <w:sz w:val="24"/>
          <w:szCs w:val="24"/>
        </w:rPr>
        <w:fldChar w:fldCharType="begin" w:fldLock="1"/>
      </w:r>
      <w:r w:rsidR="00B02964">
        <w:rPr>
          <w:rFonts w:ascii="Times New Roman" w:hAnsi="Times New Roman" w:cs="Times New Roman"/>
          <w:sz w:val="24"/>
          <w:szCs w:val="24"/>
        </w:rPr>
        <w:instrText>ADDIN CSL_CITATION {"citationItems":[{"id":"ITEM-1","itemData":{"author":[{"dropping-particle":"","family":"Biggs","given":"D.","non-dropping-particle":"","parse-names":false,"suffix":""},{"dropping-particle":"","family":"Swailes","given":"S.","non-dropping-particle":"","parse-names":false,"suffix":""},{"dropping-particle":"","family":"Baker","given":"S.","non-dropping-particle":"","parse-names":false,"suffix":""}],"container-title":"Leadership &amp; Organization Development Journal","id":"ITEM-1","issue":"1","issued":{"date-parts":[["2016"]]},"page":"2-12","title":"The measurement of worker relations: the development of a three-component scale","type":"article-journal","volume":"37"},"uris":["http://www.mendeley.com/documents/?uuid=b0a0acea-5175-4d9e-b9ed-f80d4d541f26"]}],"mendeley":{"formattedCitation":"(Biggs et al., 2016)","plainTextFormattedCitation":"(Biggs et al., 2016)","previouslyFormattedCitation":"(Biggs et al., 2016)"},"properties":{"noteIndex":0},"schema":"https://github.com/citation-style-language/schema/raw/master/csl-citation.json"}</w:instrText>
      </w:r>
      <w:r w:rsidR="00B02964">
        <w:rPr>
          <w:rFonts w:ascii="Times New Roman" w:hAnsi="Times New Roman" w:cs="Times New Roman"/>
          <w:sz w:val="24"/>
          <w:szCs w:val="24"/>
        </w:rPr>
        <w:fldChar w:fldCharType="separate"/>
      </w:r>
      <w:r w:rsidR="00B02964" w:rsidRPr="00B02964">
        <w:rPr>
          <w:rFonts w:ascii="Times New Roman" w:hAnsi="Times New Roman" w:cs="Times New Roman"/>
          <w:noProof/>
          <w:sz w:val="24"/>
          <w:szCs w:val="24"/>
        </w:rPr>
        <w:t>(Biggs et al., 2016)</w:t>
      </w:r>
      <w:r w:rsidR="00B02964">
        <w:rPr>
          <w:rFonts w:ascii="Times New Roman" w:hAnsi="Times New Roman" w:cs="Times New Roman"/>
          <w:sz w:val="24"/>
          <w:szCs w:val="24"/>
        </w:rPr>
        <w:fldChar w:fldCharType="end"/>
      </w:r>
      <w:r w:rsidRPr="003B45FD">
        <w:rPr>
          <w:rFonts w:ascii="Times New Roman" w:hAnsi="Times New Roman" w:cs="Times New Roman"/>
          <w:sz w:val="24"/>
          <w:szCs w:val="24"/>
        </w:rPr>
        <w:t xml:space="preserve">. Based on the social exchange perspective, employees exchange with each other regarding respect, mutual trust, and loyalty critical components of relationship quality </w:t>
      </w:r>
      <w:r w:rsidR="00B02964">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Uhl-Bien","given":"M.","non-dropping-particle":"","parse-names":false,"suffix":""},{"dropping-particle":"","family":"Graen","given":"G. B.","non-dropping-particle":"","parse-names":false,"suffix":""},{"dropping-particle":"","family":"Scandura","given":"T. A.","non-dropping-particle":"","parse-names":false,"suffix":""}],"container-title":"Research in Personnel and Human Resource Management","id":"ITEM-1","issue":"137–185","issued":{"date-parts":[["2000"]]},"title":"Implications of leader–member exchange (LMX) for strategic human resource management systems: Relationships as social capital for competitive advantage","type":"article-journal","volume":"18"},"uris":["http://www.mendeley.com/documents/?uuid=cf0cc887-2f4d-4f87-b9e0-515081c397f7"]}],"mendeley":{"formattedCitation":"(Uhl-Bien et al., 2000)","plainTextFormattedCitation":"(Uhl-Bien et al., 2000)","previouslyFormattedCitation":"(Uhl-Bien et al., 2000)"},"properties":{"noteIndex":0},"schema":"https://github.com/citation-style-language/schema/raw/master/csl-citation.json"}</w:instrText>
      </w:r>
      <w:r w:rsidR="00B02964">
        <w:rPr>
          <w:rFonts w:ascii="Times New Roman" w:hAnsi="Times New Roman" w:cs="Times New Roman"/>
          <w:sz w:val="24"/>
          <w:szCs w:val="24"/>
        </w:rPr>
        <w:fldChar w:fldCharType="separate"/>
      </w:r>
      <w:r w:rsidR="00B02964" w:rsidRPr="00B02964">
        <w:rPr>
          <w:rFonts w:ascii="Times New Roman" w:hAnsi="Times New Roman" w:cs="Times New Roman"/>
          <w:noProof/>
          <w:sz w:val="24"/>
          <w:szCs w:val="24"/>
        </w:rPr>
        <w:t>(Uhl-Bien et al., 2000)</w:t>
      </w:r>
      <w:r w:rsidR="00B02964">
        <w:rPr>
          <w:rFonts w:ascii="Times New Roman" w:hAnsi="Times New Roman" w:cs="Times New Roman"/>
          <w:sz w:val="24"/>
          <w:szCs w:val="24"/>
        </w:rPr>
        <w:fldChar w:fldCharType="end"/>
      </w:r>
      <w:r w:rsidRPr="003B45FD">
        <w:rPr>
          <w:rFonts w:ascii="Times New Roman" w:hAnsi="Times New Roman" w:cs="Times New Roman"/>
          <w:sz w:val="24"/>
          <w:szCs w:val="24"/>
        </w:rPr>
        <w:t xml:space="preserve">. However, will this reciprocal relationship impact the organization so that employees want to remain in the organization? This study will examine the influence of coworker relationships on organizational engagement. Besides, what factors can strengthen coworker relationships with organizational engagement? Can trust in management strengthen this relationship? By developing and testing theories on relationships in coworker relationships, this study can contribute to findings that enrich the study of peer relationships, organizational </w:t>
      </w:r>
      <w:r w:rsidRPr="003B45FD">
        <w:rPr>
          <w:rFonts w:ascii="Times New Roman" w:hAnsi="Times New Roman" w:cs="Times New Roman"/>
          <w:sz w:val="24"/>
          <w:szCs w:val="24"/>
        </w:rPr>
        <w:lastRenderedPageBreak/>
        <w:t>engagement, and trust in management. Testing coworker relationships will provide information about various personal and organizational factors that affect both coworker relationships and relationships with organizations.</w:t>
      </w:r>
    </w:p>
    <w:p w14:paraId="3FB4F0D4" w14:textId="77777777" w:rsidR="009260E7" w:rsidRPr="003B45FD" w:rsidRDefault="009260E7" w:rsidP="009260E7">
      <w:pPr>
        <w:spacing w:after="0" w:line="240" w:lineRule="auto"/>
        <w:ind w:firstLine="720"/>
        <w:jc w:val="both"/>
        <w:rPr>
          <w:rFonts w:ascii="Times New Roman" w:hAnsi="Times New Roman" w:cs="Times New Roman"/>
          <w:sz w:val="24"/>
          <w:szCs w:val="24"/>
        </w:rPr>
      </w:pPr>
    </w:p>
    <w:p w14:paraId="522DF298" w14:textId="77777777" w:rsidR="003D336F" w:rsidRPr="0094462B" w:rsidRDefault="003D336F" w:rsidP="003D336F">
      <w:pPr>
        <w:rPr>
          <w:rFonts w:ascii="Times New Roman" w:hAnsi="Times New Roman" w:cs="Times New Roman"/>
          <w:b/>
          <w:bCs/>
          <w:sz w:val="24"/>
          <w:szCs w:val="24"/>
        </w:rPr>
      </w:pPr>
      <w:r w:rsidRPr="0094462B">
        <w:rPr>
          <w:rFonts w:ascii="Times New Roman" w:hAnsi="Times New Roman" w:cs="Times New Roman"/>
          <w:b/>
          <w:bCs/>
          <w:sz w:val="24"/>
          <w:szCs w:val="24"/>
        </w:rPr>
        <w:t>The Effect of Coworker Relationship on Organizational Engagement</w:t>
      </w:r>
    </w:p>
    <w:p w14:paraId="1F219575" w14:textId="55EF21B7" w:rsidR="0094462B" w:rsidRDefault="003D336F" w:rsidP="0094462B">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Coworker relationships are individual interactions with coworkers, supervisors, and their organizations (Biggs et al., 2016), or emotional and intellectual commitment to the organization (Saks, 2006).</w:t>
      </w:r>
      <w:r w:rsidR="0094462B">
        <w:rPr>
          <w:rFonts w:ascii="Times New Roman" w:hAnsi="Times New Roman" w:cs="Times New Roman"/>
          <w:sz w:val="24"/>
          <w:szCs w:val="24"/>
        </w:rPr>
        <w:t xml:space="preserve"> </w:t>
      </w:r>
      <w:r w:rsidRPr="003B45FD">
        <w:rPr>
          <w:rFonts w:ascii="Times New Roman" w:hAnsi="Times New Roman" w:cs="Times New Roman"/>
          <w:sz w:val="24"/>
          <w:szCs w:val="24"/>
        </w:rPr>
        <w:t xml:space="preserve">Coworker relationships characterized by a higher level of interaction, trust, self-disclosure, peer-to-peer function as a mentor, information exchange, ease of innovation, and social support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McManus","given":"S.E.","non-dropping-particle":"","parse-names":false,"suffix":""},{"dropping-particle":"","family":"Russell","given":"J.E.A.","non-dropping-particle":"","parse-names":false,"suffix":""}],"container-title":"In B.R. Ragins &amp; K.E. Kram (Eds.).The handbook of mentoring at work: Theory, research, and practice (pp. 273298).","id":"ITEM-1","issued":{"date-parts":[["2007"]]},"publisher":"Sage Publications","publisher-place":"Los Angeles","title":"Peer mentoring relationships.","type":"chapter"},"uris":["http://www.mendeley.com/documents/?uuid=d746401f-f4b3-4067-9cea-64f52325897f"]},{"id":"ITEM-2","itemData":{"author":[{"dropping-particle":"","family":"Sias","given":"P.M.","non-dropping-particle":"","parse-names":false,"suffix":""}],"id":"ITEM-2","issued":{"date-parts":[["2009"]]},"publisher":"Sage","publisher-place":"Los Angeles","title":"Organizing relationships: Traditional and emerging perspectives on workplace relationships","type":"book"},"uris":["http://www.mendeley.com/documents/?uuid=57d9df80-b504-4ef7-af3b-33b9d0226ff1"]}],"mendeley":{"formattedCitation":"(McManus &amp; Russell, 2007; Sias, 2009)","plainTextFormattedCitation":"(McManus &amp; Russell, 2007; Sias, 2009)","previouslyFormattedCitation":"(McManus &amp; Russell, 2007; Sias, 2009)"},"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McManus &amp; Russell, 2007; Sias, 2009)</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re are three dimensions of coworker relationships, namely cohesiveness, conflict, and peer supervision. </w:t>
      </w:r>
      <w:r w:rsidR="0094462B">
        <w:rPr>
          <w:rFonts w:ascii="Times New Roman" w:hAnsi="Times New Roman" w:cs="Times New Roman"/>
          <w:sz w:val="24"/>
          <w:szCs w:val="24"/>
        </w:rPr>
        <w:t>C</w:t>
      </w:r>
      <w:r w:rsidRPr="003B45FD">
        <w:rPr>
          <w:rFonts w:ascii="Times New Roman" w:hAnsi="Times New Roman" w:cs="Times New Roman"/>
          <w:sz w:val="24"/>
          <w:szCs w:val="24"/>
        </w:rPr>
        <w:t xml:space="preserve">ohesiveness and coworker solidarity provide instruments and attitudes of social support. Although the study of management styles replaced group cohesiveness, this study has improved over from a different perspective, namely the team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Zárraga","given":"C.","non-dropping-particle":"","parse-names":false,"suffix":""},{"dropping-particle":"","family":"Bonache","given":"J.","non-dropping-particle":"","parse-names":false,"suffix":""}],"container-title":"Organization Studies","id":"ITEM-1","issued":{"date-parts":[["2005"]]},"page":"661–681","title":"The impact of team atmosphere on knowledge outcomes in self-managed teams","type":"article-journal","volume":"26"},"uris":["http://www.mendeley.com/documents/?uuid=d97cea4b-4801-4df4-aef4-61db85242bba"]}],"mendeley":{"formattedCitation":"(Zárraga &amp; Bonache, 2005)","plainTextFormattedCitation":"(Zárraga &amp; Bonache, 2005)","previouslyFormattedCitation":"(Zárraga &amp; Bonache, 2005)"},"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Zárraga &amp; Bonache, 2005)</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xml:space="preserve">. Second, coworker relationships can become problematic and become a source of conflict, tension, and bullying in the workplace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Bartel","given":"C.","non-dropping-particle":"","parse-names":false,"suffix":""},{"dropping-particle":"","family":"Saavedra","given":"R.","non-dropping-particle":"","parse-names":false,"suffix":""}],"container-title":"Administrative Science Quarterly2","id":"ITEM-1","issued":{"date-parts":[["2000"]]},"page":"197–231","title":"The collective construction of work group moods","type":"article-journal","volume":"45"},"uris":["http://www.mendeley.com/documents/?uuid=88614165-60d0-4851-8e1c-93fbe9ecd17a"]}],"mendeley":{"formattedCitation":"(Bartel &amp; Saavedra, 2000)","plainTextFormattedCitation":"(Bartel &amp; Saavedra, 2000)","previouslyFormattedCitation":"(Bartel &amp; Saavedra, 2000)"},"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Bartel &amp; Saavedra, 2000)</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w:t>
      </w:r>
      <w:r w:rsidR="0094462B">
        <w:rPr>
          <w:rFonts w:ascii="Times New Roman" w:hAnsi="Times New Roman" w:cs="Times New Roman"/>
          <w:sz w:val="24"/>
          <w:szCs w:val="24"/>
        </w:rPr>
        <w:t xml:space="preserve"> Last</w:t>
      </w:r>
      <w:r w:rsidRPr="003B45FD">
        <w:rPr>
          <w:rFonts w:ascii="Times New Roman" w:hAnsi="Times New Roman" w:cs="Times New Roman"/>
          <w:sz w:val="24"/>
          <w:szCs w:val="24"/>
        </w:rPr>
        <w:t xml:space="preserve">, peer supervision occurs due to coworkers' monitoring, both formal and non-formal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Barker","given":"J.","non-dropping-particle":"","parse-names":false,"suffix":""}],"id":"ITEM-1","issued":{"date-parts":[["1999"]]},"publisher":"Sage","publisher-place":"Thousand Oaks, CA","title":"The Discipline of Teamwork: Participation and Concertive Control","type":"book"},"uris":["http://www.mendeley.com/documents/?uuid=0ce629d4-fe51-4530-9b01-458174a26cdc"]},{"id":"ITEM-2","itemData":{"author":[{"dropping-particle":"","family":"Sewell","given":"G.","non-dropping-particle":"","parse-names":false,"suffix":""}],"container-title":"Administrative Science Quarterly1","id":"ITEM-2","issue":"397–428","issued":{"date-parts":[["1998"]]},"title":"The discipline of teams: the control of team-based industrial work through electronic and peer surveillance","type":"article-journal","volume":"43"},"uris":["http://www.mendeley.com/documents/?uuid=73c4879d-7a8b-4f52-8a05-959b9f0b7d8b"]}],"mendeley":{"formattedCitation":"(Barker, 1999; Sewell, 1998)","plainTextFormattedCitation":"(Barker, 1999; Sewell, 1998)","previouslyFormattedCitation":"(Barker, 1999; Sewell, 1998)"},"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Barker, 1999; Sewell, 1998)</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is attention was increased with the team's implementation in the field of production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Appelbaum","given":"E.","non-dropping-particle":"","parse-names":false,"suffix":""},{"dropping-particle":"","family":"Batt","given":"R.","non-dropping-particle":"","parse-names":false,"suffix":""}],"id":"ITEM-1","issued":{"date-parts":[["1994"]]},"publisher":"Industrial and Labor Relations Press","publisher-place":"Ithaca, NY","title":"The New American Workplace","type":"book"},"uris":["http://www.mendeley.com/documents/?uuid=6f94a84b-48da-4c59-aa08-9cc3561d8fcb"]}],"mendeley":{"formattedCitation":"(Appelbaum &amp; Batt, 1994)","plainTextFormattedCitation":"(Appelbaum &amp; Batt, 1994)","previouslyFormattedCitation":"(Appelbaum &amp; Batt, 1994)"},"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Appelbaum &amp; Batt, 1994)</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w:t>
      </w:r>
    </w:p>
    <w:p w14:paraId="09BDDF3D" w14:textId="110E1E47" w:rsidR="0094462B" w:rsidRDefault="003D336F" w:rsidP="0094462B">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e interaction of coworkers is more frequent and more likely because they generally have the same status as fellow employees of focus. All types of exchanges are less restricted. Colleagues then significantly influence perceptions, attitudes, withdrawal, and work effectiveness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Chiaburu","given":"D. S.","non-dropping-particle":"","parse-names":false,"suffix":""},{"dropping-particle":"","family":"Harrison","given":"D. A.","non-dropping-particle":"","parse-names":false,"suffix":""}],"container-title":"Journal of Applied Psychology","id":"ITEM-1","issue":"5","issued":{"date-parts":[["2008"]]},"page":"1082–1103","title":"Do Peers Make the Place? Conceptual Synthesis and Meta-Analysis of Coworker Effects on Perceptions, Attitudes, OCBs, and Performance","type":"article-journal","volume":"93"},"uris":["http://www.mendeley.com/documents/?uuid=18318f12-f64c-469d-9a08-fec8d2d1b68d"]}],"mendeley":{"formattedCitation":"(Chiaburu &amp; Harrison, 2008)","plainTextFormattedCitation":"(Chiaburu &amp; Harrison, 2008)","previouslyFormattedCitation":"(Chiaburu &amp; Harrison, 2008)"},"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Chiaburu &amp; Harrison, 2008)</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Mutual liking between colleagues will affect organizational commitment and job satisfaction. Conversely, when the dislike between colleagues increases, it will strengthen the negative relationship between complaint expressions and organizational commitment. It means that dislike between colleagues causes the expression of complaints to get bigger to affect individual, organizational commitment (Fay and Kline, 2017).</w:t>
      </w:r>
    </w:p>
    <w:p w14:paraId="390DB438" w14:textId="564F7CAB" w:rsidR="0094462B" w:rsidRDefault="003D336F" w:rsidP="0094462B">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Coworker relationships at work can also form friendships. Physical closeness leads to friendships development, especially in the early stages of relationship development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Sias","given":"P. M.","non-dropping-particle":"","parse-names":false,"suffix":""},{"dropping-particle":"","family":"Cahill","given":"D. J.","non-dropping-particle":"","parse-names":false,"suffix":""}],"container-title":"Western Journal of Communication","id":"ITEM-1","issue":"3","issued":{"date-parts":[["1998"]]},"page":"273-299","title":"From coworkers to friends: The development of peer friendships in the workplace","type":"article-journal","volume":"62"},"uris":["http://www.mendeley.com/documents/?uuid=3e95b77c-07c2-423e-994d-2130b1f43672"]}],"mendeley":{"formattedCitation":"(Sias &amp; Cahill, 1998)","plainTextFormattedCitation":"(Sias &amp; Cahill, 1998)","previouslyFormattedCitation":"(Sias &amp; Cahill, 1998)"},"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Sias &amp; Cahill, 1998)</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Conversely, when workers no longer work in the workplace, they will be less identified with the organization because they do not have duties and social support</w:t>
      </w:r>
      <w:r w:rsidR="0031244F">
        <w:rPr>
          <w:rFonts w:ascii="Times New Roman" w:hAnsi="Times New Roman" w:cs="Times New Roman"/>
          <w:sz w:val="24"/>
          <w:szCs w:val="24"/>
        </w:rPr>
        <w:t xml:space="preserve">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Stohl","given":"C.","non-dropping-particle":"","parse-names":false,"suffix":""}],"id":"ITEM-1","issued":{"date-parts":[["1995"]]},"publisher":"Sage","publisher-place":"Thousand Oaks, CA","title":"Organizational communication: Connectedness in action","type":"book"},"uris":["http://www.mendeley.com/documents/?uuid=5daf14ae-eec7-417c-929d-8ac73d8d7145"]}],"mendeley":{"formattedCitation":"(Stohl, 1995)","plainTextFormattedCitation":"(Stohl, 1995)","previouslyFormattedCitation":"(Stohl, 1995)"},"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Stohl, 1995)</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xml:space="preserve">. However, with the development of technology such as social media today, physical closeness is less critical, but it becomes the initial emphasis on friendship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Fehr","given":"B.","non-dropping-particle":"","parse-names":false,"suffix":""}],"id":"ITEM-1","issued":{"date-parts":[["1996"]]},"publisher":"Sage","publisher-place":"Thousand Oaks, CA","title":"Friendship processes","type":"book"},"uris":["http://www.mendeley.com/documents/?uuid=d2cd3206-27d1-4dd9-9cce-532f6d5edd2a"]}],"mendeley":{"formattedCitation":"(Fehr, 1996)","plainTextFormattedCitation":"(Fehr, 1996)","previouslyFormattedCitation":"(Fehr, 1996)"},"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Fehr, 1996)</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Furthermore, the friendship becomes closer when coworkers have problems, for example, with their supervisors. Their friendship makes them support and helps each other. Communication is becoming more frequent, more intimate, and personal (Sias &amp; Cahill, 1998).</w:t>
      </w:r>
    </w:p>
    <w:p w14:paraId="73947186" w14:textId="77777777" w:rsidR="0094462B" w:rsidRDefault="003D336F" w:rsidP="0094462B">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Positive support from coworkers, groups, and unit superiors is positively related to job satisfaction and negatively associated with worker emotional exhaustion syndrome (job burnout). Healthy work relationships are essential for the individual's psychological well-being, which contributes to job satisfaction and other positive outcomes. Positive work relationships are beneficial for employees as well as organizational success. Furthermore, positive relationships between colleagues contribute to public perceptions of the organization. Positive work relationships are necessary for organizational outcomes such as job satisfaction, psychological health, and increased production (Biggs et al., 2016). This positive relationship will also have an impact on organizational engagement.</w:t>
      </w:r>
    </w:p>
    <w:p w14:paraId="66A3E475" w14:textId="23B01E90" w:rsidR="0094462B" w:rsidRDefault="003D336F" w:rsidP="0094462B">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Organizational engagement is the desire to become a member of a particular organization that reflects behavior based on its values ​​(Saks, 2006). Engagement can be an employee's potential manifestation of the organization. Workers in the organization will share </w:t>
      </w:r>
      <w:r w:rsidRPr="003B45FD">
        <w:rPr>
          <w:rFonts w:ascii="Times New Roman" w:hAnsi="Times New Roman" w:cs="Times New Roman"/>
          <w:sz w:val="24"/>
          <w:szCs w:val="24"/>
        </w:rPr>
        <w:lastRenderedPageBreak/>
        <w:t xml:space="preserve">their perspectives as members of their organization invest entirely in work. This feeling of being </w:t>
      </w:r>
      <w:r w:rsidR="0094462B">
        <w:rPr>
          <w:rFonts w:ascii="Times New Roman" w:hAnsi="Times New Roman" w:cs="Times New Roman"/>
          <w:sz w:val="24"/>
          <w:szCs w:val="24"/>
        </w:rPr>
        <w:t>engaged</w:t>
      </w:r>
      <w:r w:rsidRPr="003B45FD">
        <w:rPr>
          <w:rFonts w:ascii="Times New Roman" w:hAnsi="Times New Roman" w:cs="Times New Roman"/>
          <w:sz w:val="24"/>
          <w:szCs w:val="24"/>
        </w:rPr>
        <w:t xml:space="preserve"> will appear in various social attitudes and processes in organizations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Hofmann","given":"D. A.","non-dropping-particle":"","parse-names":false,"suffix":""},{"dropping-particle":"","family":"Morgeson","given":"F. P.","non-dropping-particle":"","parse-names":false,"suffix":""}],"container-title":"Journal of Applied Psychology1","id":"ITEM-1","issued":{"date-parts":[["1999"]]},"page":"286–296","title":"Safety-related behavior as a social exchange: The role of perceived organizational support and leader-member exchange","type":"article-journal","volume":"84"},"uris":["http://www.mendeley.com/documents/?uuid=ef318387-2b07-4952-928e-da0e50504f05"]}],"mendeley":{"formattedCitation":"(Hofmann &amp; Morgeson, 1999)","plainTextFormattedCitation":"(Hofmann &amp; Morgeson, 1999)","previouslyFormattedCitation":"(Hofmann &amp; Morgeson, 1999)"},"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Hofmann &amp; Morgeson, 1999)</w:t>
      </w:r>
      <w:r w:rsidR="0031244F">
        <w:rPr>
          <w:rFonts w:ascii="Times New Roman" w:hAnsi="Times New Roman" w:cs="Times New Roman"/>
          <w:sz w:val="24"/>
          <w:szCs w:val="24"/>
        </w:rPr>
        <w:fldChar w:fldCharType="end"/>
      </w:r>
      <w:r w:rsidR="0031244F">
        <w:rPr>
          <w:rFonts w:ascii="Times New Roman" w:hAnsi="Times New Roman" w:cs="Times New Roman"/>
          <w:sz w:val="24"/>
          <w:szCs w:val="24"/>
        </w:rPr>
        <w:t>.</w:t>
      </w:r>
      <w:r w:rsidRPr="003B45FD">
        <w:rPr>
          <w:rFonts w:ascii="Times New Roman" w:hAnsi="Times New Roman" w:cs="Times New Roman"/>
          <w:sz w:val="24"/>
          <w:szCs w:val="24"/>
        </w:rPr>
        <w:t xml:space="preserve"> The role that workers play in the organization will shape and represent the work mentality and organizational attachments. The higher an employee's position in the organizational hierarchy, the better his understanding will be and the more tied he will be to the job and the organization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Borkowska","given":"A.","non-dropping-particle":"","parse-names":false,"suffix":""},{"dropping-particle":"","family":"Czerw","given":"A.","non-dropping-particle":"","parse-names":false,"suffix":""}],"container-title":"Polish Psychological Bulletin","id":"ITEM-1","issue":"2","issued":{"date-parts":[["2017"]]},"page":"188–197","title":"Organizational roles and the work and organizational engagement","type":"article-journal","volume":"48"},"uris":["http://www.mendeley.com/documents/?uuid=c98e3b1d-8fc8-4eb7-8d20-724e426226b3"]}],"mendeley":{"formattedCitation":"(Borkowska &amp; Czerw, 2017)","plainTextFormattedCitation":"(Borkowska &amp; Czerw, 2017)","previouslyFormattedCitation":"(Borkowska &amp; Czerw, 2017)"},"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Borkowska &amp; Czerw, 2017)</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Besides, shared vision and mood and views on organizational support will affect organizational engagement</w:t>
      </w:r>
      <w:r w:rsidR="0031244F">
        <w:rPr>
          <w:rFonts w:ascii="Times New Roman" w:hAnsi="Times New Roman" w:cs="Times New Roman"/>
          <w:sz w:val="24"/>
          <w:szCs w:val="24"/>
        </w:rPr>
        <w:t xml:space="preserve">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Mahon","given":"E. G.","non-dropping-particle":"","parse-names":false,"suffix":""},{"dropping-particle":"","family":"Taylor","given":"S. N.","non-dropping-particle":"","parse-names":false,"suffix":""},{"dropping-particle":"","family":"Boyatzis","given":"R. E.","non-dropping-particle":"","parse-names":false,"suffix":""}],"container-title":"Frontiers in Psychology","id":"ITEM-1","issued":{"date-parts":[["2014"]]},"page":"1-11","title":"Antecedents of organizational engagement: exploring vision, mood and perceived organizational support with emotional intelligence as a moderator","type":"article-journal","volume":"5"},"uris":["http://www.mendeley.com/documents/?uuid=e92cfd19-3af5-4735-b12b-6a6529fb7f05"]}],"mendeley":{"formattedCitation":"(Mahon et al., 2014)","plainTextFormattedCitation":"(Mahon et al., 2014)","previouslyFormattedCitation":"(Mahon et al., 2014)"},"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Mahon et al., 2014)</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w:t>
      </w:r>
    </w:p>
    <w:p w14:paraId="4C737CA5" w14:textId="7A271D1C" w:rsidR="008B0EB7" w:rsidRDefault="003D336F" w:rsidP="008B0EB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Coworker relationships with organizational can be seen from the perspective of social exchange. According to this theory, obligations resulting from a series of interactions between parties who depend on each other. The relationship includes trust, loyalty, a mutual commitment based on specific exchange rules. The exchange relationship is, for example, from the payment rules. When the organization pays for employees' work, they are obliged to respond to the payment </w:t>
      </w:r>
      <w:r w:rsidR="0031244F">
        <w:rPr>
          <w:rFonts w:ascii="Times New Roman" w:hAnsi="Times New Roman" w:cs="Times New Roman"/>
          <w:sz w:val="24"/>
          <w:szCs w:val="24"/>
        </w:rPr>
        <w:fldChar w:fldCharType="begin" w:fldLock="1"/>
      </w:r>
      <w:r w:rsidR="0031244F">
        <w:rPr>
          <w:rFonts w:ascii="Times New Roman" w:hAnsi="Times New Roman" w:cs="Times New Roman"/>
          <w:sz w:val="24"/>
          <w:szCs w:val="24"/>
        </w:rPr>
        <w:instrText>ADDIN CSL_CITATION {"citationItems":[{"id":"ITEM-1","itemData":{"author":[{"dropping-particle":"","family":"Cropanzano","given":"R.","non-dropping-particle":"","parse-names":false,"suffix":""},{"dropping-particle":"","family":"Mitchell","given":"M.S.","non-dropping-particle":"","parse-names":false,"suffix":""}],"container-title":"Journal of Management2","id":"ITEM-1","issued":{"date-parts":[["2005"]]},"page":"874-900","title":"Social exchange theory: an interdisciplinary review","type":"article-journal","volume":"31"},"uris":["http://www.mendeley.com/documents/?uuid=a12dddcb-07d8-4033-b108-62e2c8c00774"]}],"mendeley":{"formattedCitation":"(Cropanzano &amp; Mitchell, 2005)","plainTextFormattedCitation":"(Cropanzano &amp; Mitchell, 2005)","previouslyFormattedCitation":"(Cropanzano &amp; Mitchell, 2005)"},"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Cropanzano &amp; Mitchell, 2005)</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The organization, in this case, is a place for coworkers to meet and interact. They are in the same workplace, so they experience physical closeness and complete work together. Frequent communication and mutual help will foster friendships. Coworkers who have good relationships with their colleagues will foster a sense of friendship. This feeling arises from the relationships that exist at work.</w:t>
      </w:r>
    </w:p>
    <w:p w14:paraId="38CF8D7C" w14:textId="35122483" w:rsidR="003D336F" w:rsidRPr="003B45FD" w:rsidRDefault="003D336F" w:rsidP="008B0EB7">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is coworker relationship will then affect organizational engagement. Organizational engagement shows worker involvement as part of utilizing themselves as organizational members in their work roles </w:t>
      </w:r>
      <w:r w:rsidR="0031244F">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Kahn","given":"W. A.","non-dropping-particle":"","parse-names":false,"suffix":""}],"container-title":"Academy of Management Journal1","id":"ITEM-1","issued":{"date-parts":[["1990"]]},"page":"692–724","title":"Psychological conditions of personal engagement and disengagement at work","type":"article-journal","volume":"33"},"uris":["http://www.mendeley.com/documents/?uuid=c1677ebe-5325-467c-8aa2-bca8e7458cf8"]}],"mendeley":{"formattedCitation":"(Kahn, 1990)","plainTextFormattedCitation":"(Kahn, 1990)","previouslyFormattedCitation":"(Kahn, 1990)"},"properties":{"noteIndex":0},"schema":"https://github.com/citation-style-language/schema/raw/master/csl-citation.json"}</w:instrText>
      </w:r>
      <w:r w:rsidR="0031244F">
        <w:rPr>
          <w:rFonts w:ascii="Times New Roman" w:hAnsi="Times New Roman" w:cs="Times New Roman"/>
          <w:sz w:val="24"/>
          <w:szCs w:val="24"/>
        </w:rPr>
        <w:fldChar w:fldCharType="separate"/>
      </w:r>
      <w:r w:rsidR="0031244F" w:rsidRPr="0031244F">
        <w:rPr>
          <w:rFonts w:ascii="Times New Roman" w:hAnsi="Times New Roman" w:cs="Times New Roman"/>
          <w:noProof/>
          <w:sz w:val="24"/>
          <w:szCs w:val="24"/>
        </w:rPr>
        <w:t>(Kahn, 1990)</w:t>
      </w:r>
      <w:r w:rsidR="0031244F">
        <w:rPr>
          <w:rFonts w:ascii="Times New Roman" w:hAnsi="Times New Roman" w:cs="Times New Roman"/>
          <w:sz w:val="24"/>
          <w:szCs w:val="24"/>
        </w:rPr>
        <w:fldChar w:fldCharType="end"/>
      </w:r>
      <w:r w:rsidRPr="003B45FD">
        <w:rPr>
          <w:rFonts w:ascii="Times New Roman" w:hAnsi="Times New Roman" w:cs="Times New Roman"/>
          <w:sz w:val="24"/>
          <w:szCs w:val="24"/>
        </w:rPr>
        <w:t>. Organizations that have good coworker relationships will foster engagement from their workers. Psychological conditions will create workers bound to the organization</w:t>
      </w:r>
      <w:r w:rsidR="00364F77">
        <w:rPr>
          <w:rFonts w:ascii="Times New Roman" w:hAnsi="Times New Roman" w:cs="Times New Roman"/>
          <w:sz w:val="24"/>
          <w:szCs w:val="24"/>
        </w:rPr>
        <w:t xml:space="preserve">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May","given":"D.R.","non-dropping-particle":"","parse-names":false,"suffix":""},{"dropping-particle":"","family":"Gilson","given":"R.L.","non-dropping-particle":"","parse-names":false,"suffix":""},{"dropping-particle":"","family":"Harter","given":"L.M.","non-dropping-particle":"","parse-names":false,"suffix":""}],"container-title":"Journal of Occupational and Organizational Psychology2","id":"ITEM-1","issued":{"date-parts":[["2004"]]},"page":"11–37","title":"The Psychological Conditions of Meaningfulness, Safety and Availability and the Engagement of the Human Spirit at Work","type":"article-journal","volume":"77"},"uris":["http://www.mendeley.com/documents/?uuid=70f1867f-a313-4d42-a240-c8be6d88a253"]}],"mendeley":{"formattedCitation":"(May et al., 2004)","plainTextFormattedCitation":"(May et al., 2004)","previouslyFormattedCitation":"(May et al., 2004)"},"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May et al., 2004)</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 higher the level of engagement, the lower the desire to leave the organization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Vance","given":"R.J.","non-dropping-particle":"","parse-names":false,"suffix":""}],"container-title":"SHRM Foundation’s Practice Guidelines","id":"ITEM-1","issued":{"date-parts":[["2016"]]},"title":"Employee Engagement and Commitment: A Guide to Understanding, Measuring, and Increasing Engagement in your Organization","type":"article-magazine"},"uris":["http://www.mendeley.com/documents/?uuid=41c8f75a-9583-412b-a574-0eea48bdbac1"]},{"id":"ITEM-2","itemData":{"author":[{"dropping-particle":"","family":"Juhdi","given":"N.","non-dropping-particle":"","parse-names":false,"suffix":""},{"dropping-particle":"","family":"Pa'wan","given":"F.","non-dropping-particle":"","parse-names":false,"suffix":""},{"dropping-particle":"","family":"Hansaram","given":"R. M. K.","non-dropping-particle":"","parse-names":false,"suffix":""}],"container-title":"The International Journal of Human Resource Management","id":"ITEM-2","issue":"15","issued":{"date-parts":[["2013"]]},"page":"3002-3019","title":"HR practices and turnover intention: the mediating roles of organizational commitment and organizational engagement in a selected region in Malaysia","type":"article-journal","volume":"24"},"uris":["http://www.mendeley.com/documents/?uuid=23ea5d0b-e9dd-4fc8-b282-3e6a6e253e8a"]}],"mendeley":{"formattedCitation":"(Juhdi et al., 2013; Vance, 2016)","plainTextFormattedCitation":"(Juhdi et al., 2013; Vance, 2016)","previouslyFormattedCitation":"(Juhdi et al., 2013; Vance, 2016)"},"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Juhdi et al., 2013; Vance, 2016)</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Employees who are very attached to the organization have invested a lot of energy and effort into work and the organization</w:t>
      </w:r>
      <w:r w:rsidR="00364F77">
        <w:rPr>
          <w:rFonts w:ascii="Times New Roman" w:hAnsi="Times New Roman" w:cs="Times New Roman"/>
          <w:sz w:val="24"/>
          <w:szCs w:val="24"/>
        </w:rPr>
        <w:t xml:space="preserve">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Halbesleben","given":"J.R.B.","non-dropping-particle":"","parse-names":false,"suffix":""},{"dropping-particle":"","family":"Wheeler","given":"A.R.","non-dropping-particle":"","parse-names":false,"suffix":""}],"container-title":"Work &amp; Stress","id":"ITEM-1","issue":"3","issued":{"date-parts":[["2008"]]},"page":"242–256","title":"The Relative Roles of Engagement and Embeddedness in Predicting Job Performance and Intention to Leave","type":"article-journal","volume":"22"},"uris":["http://www.mendeley.com/documents/?uuid=c35b96ce-ebad-41a3-8100-a9d317a0dbd7"]}],"mendeley":{"formattedCitation":"(Halbesleben &amp; Wheeler, 2008)","plainTextFormattedCitation":"(Halbesleben &amp; Wheeler, 2008)","previouslyFormattedCitation":"(Halbesleben &amp; Wheeler, 2008)"},"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Halbesleben &amp; Wheeler, 2008)</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The findings of Laaser and Bolton (2017) show that coworker relationships are significant in banking organizations. Thus the first hypothesis can be formulated as follows:</w:t>
      </w:r>
    </w:p>
    <w:p w14:paraId="7215A196" w14:textId="26841D97" w:rsidR="00F2715F" w:rsidRPr="003B45FD" w:rsidRDefault="003D336F" w:rsidP="003D336F">
      <w:pPr>
        <w:rPr>
          <w:rFonts w:ascii="Times New Roman" w:hAnsi="Times New Roman" w:cs="Times New Roman"/>
          <w:sz w:val="24"/>
          <w:szCs w:val="24"/>
        </w:rPr>
      </w:pPr>
      <w:r w:rsidRPr="003B45FD">
        <w:rPr>
          <w:rFonts w:ascii="Times New Roman" w:hAnsi="Times New Roman" w:cs="Times New Roman"/>
          <w:sz w:val="24"/>
          <w:szCs w:val="24"/>
        </w:rPr>
        <w:t>H1: Coworker relationship has a positive effect on organizational engagement</w:t>
      </w:r>
    </w:p>
    <w:p w14:paraId="46F1E69C" w14:textId="77777777" w:rsidR="00A117BE" w:rsidRDefault="00A117BE" w:rsidP="00215AB8">
      <w:pPr>
        <w:rPr>
          <w:rFonts w:ascii="Times New Roman" w:hAnsi="Times New Roman" w:cs="Times New Roman"/>
          <w:b/>
          <w:bCs/>
          <w:sz w:val="24"/>
          <w:szCs w:val="24"/>
        </w:rPr>
      </w:pPr>
    </w:p>
    <w:p w14:paraId="1E2BA025" w14:textId="795B845D" w:rsidR="00215AB8" w:rsidRPr="00A117BE" w:rsidRDefault="00215AB8" w:rsidP="00A117BE">
      <w:pPr>
        <w:spacing w:after="0" w:line="240" w:lineRule="auto"/>
        <w:rPr>
          <w:rFonts w:ascii="Times New Roman" w:hAnsi="Times New Roman" w:cs="Times New Roman"/>
          <w:b/>
          <w:bCs/>
          <w:sz w:val="24"/>
          <w:szCs w:val="24"/>
        </w:rPr>
      </w:pPr>
      <w:r w:rsidRPr="00A117BE">
        <w:rPr>
          <w:rFonts w:ascii="Times New Roman" w:hAnsi="Times New Roman" w:cs="Times New Roman"/>
          <w:b/>
          <w:bCs/>
          <w:sz w:val="24"/>
          <w:szCs w:val="24"/>
        </w:rPr>
        <w:t>The Effect of Trust in Management Moderation</w:t>
      </w:r>
    </w:p>
    <w:p w14:paraId="41CB1D7E" w14:textId="77B85729" w:rsidR="00E67874" w:rsidRDefault="00215AB8" w:rsidP="00E67874">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Trust in management is a psychological state consisting of the intention to accept vulnerability based on positive expectations of others' intentions or behavior</w:t>
      </w:r>
      <w:r w:rsidR="00364F77">
        <w:rPr>
          <w:rFonts w:ascii="Times New Roman" w:hAnsi="Times New Roman" w:cs="Times New Roman"/>
          <w:sz w:val="24"/>
          <w:szCs w:val="24"/>
        </w:rPr>
        <w:t xml:space="preserve">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Rousseau","given":"D.M.","non-dropping-particle":"","parse-names":false,"suffix":""},{"dropping-particle":"","family":"Sitkin","given":"S.B.","non-dropping-particle":"","parse-names":false,"suffix":""},{"dropping-particle":"","family":"Burt","given":"R.S.","non-dropping-particle":"","parse-names":false,"suffix":""},{"dropping-particle":"","family":"Camerer","given":"C.","non-dropping-particle":"","parse-names":false,"suffix":""}],"container-title":"Academy of Management Review","id":"ITEM-1","issue":"3","issued":{"date-parts":[["1998"]]},"page":"393–404","title":"Not so different after all: A cross-discipline view of trust","type":"article-journal","volume":"23"},"uris":["http://www.mendeley.com/documents/?uuid=03c15f0e-6e43-4c2c-90b3-01ed58dee4a2"]},{"id":"ITEM-2","itemData":{"author":[{"dropping-particle":"","family":"Mayer","given":"R. C.","non-dropping-particle":"","parse-names":false,"suffix":""},{"dropping-particle":"","family":"Davis","given":"J. H.","non-dropping-particle":"","parse-names":false,"suffix":""},{"dropping-particle":"","family":"Schoorman","given":"F. D.","non-dropping-particle":"","parse-names":false,"suffix":""}],"container-title":"Academy of Management Review","id":"ITEM-2","issued":{"date-parts":[["1995"]]},"page":"709-734","title":"An integrative model of organizational trust. Academy of Management Review","type":"article-journal","volume":"20"},"uris":["http://www.mendeley.com/documents/?uuid=533b27e7-75d5-4a66-ae14-0e39b854c64f"]},{"id":"ITEM-3","itemData":{"author":[{"dropping-particle":"","family":"Deutsch","given":"M","non-dropping-particle":"","parse-names":false,"suffix":""}],"container-title":"Journal of Conflict Resolution","id":"ITEM-3","issued":{"date-parts":[["1958"]]},"page":"265–279","title":"Trust and suspicion","type":"article-journal","volume":"2"},"uris":["http://www.mendeley.com/documents/?uuid=3ac66c80-8d9a-415b-bb7f-bfae245e3b12"]}],"mendeley":{"formattedCitation":"(Deutsch, 1958; Mayer et al., 1995; Rousseau et al., 1998)","plainTextFormattedCitation":"(Deutsch, 1958; Mayer et al., 1995; Rousseau et al., 1998)","previouslyFormattedCitation":"(Deutsch, 1958; Mayer et al., 1995; Rousseau et al., 1998)"},"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Deutsch, 1958; Mayer et al., 1995; Rousseau et al., 1998)</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rust in management is defined as a worker's intention to accept vulnerability from management when faced with a situation that requires risk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Gao","given":"L.","non-dropping-particle":"","parse-names":false,"suffix":""},{"dropping-particle":"","family":"Janssen","given":"O.","non-dropping-particle":"","parse-names":false,"suffix":""},{"dropping-particle":"","family":"Shi","given":"K.","non-dropping-particle":"","parse-names":false,"suffix":""}],"container-title":"The Leadership Quarterly","id":"ITEM-1","issued":{"date-parts":[["2011"]]},"page":"787–798","title":"Leader trust and employee voice: The moderating role of empowering leader behaviors.","type":"article-journal","volume":"22"},"uris":["http://www.mendeley.com/documents/?uuid=14c822e5-992d-44af-a4f9-70e3715020e9"]}],"mendeley":{"formattedCitation":"(Gao et al., 2011)","plainTextFormattedCitation":"(Gao et al., 2011)","previouslyFormattedCitation":"(Gao et al., 2011)"},"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Gao et al., 2011)</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 key concept is that the trustor takes risks together with the trustee, letting the trustee control issues important to the trustor. Trust in management differs from the trust to other parties, such as individual supervisors and managers, but is more about organizational rules, procedures, policies, programs, processes, and practices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Cho","given":"Y. J.","non-dropping-particle":"","parse-names":false,"suffix":""},{"dropping-particle":"","family":"Park","given":"H.","non-dropping-particle":"","parse-names":false,"suffix":""}],"container-title":"Public Management Review","id":"ITEM-1","issue":"30","issued":{"date-parts":[["2011"]]},"page":"316–329","title":"Exploring the relationships among trust, employee satisfaction, and organizational commitment","type":"article-journal","volume":"IIMB Manag"},"uris":["http://www.mendeley.com/documents/?uuid=f1a4818d-93eb-4d5e-a996-a2cae244dc03"]}],"mendeley":{"formattedCitation":"(Cho &amp; Park, 2011)","plainTextFormattedCitation":"(Cho &amp; Park, 2011)","previouslyFormattedCitation":"(Cho &amp; Park, 2011)"},"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Cho &amp; Park, 2011)</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Therefore, building trust in management is essential for the effectiveness of organizational operations (Rubel et al., 2018).</w:t>
      </w:r>
    </w:p>
    <w:p w14:paraId="703535E9" w14:textId="61C3B265" w:rsidR="00E67874" w:rsidRDefault="00215AB8" w:rsidP="00E67874">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rust has three factors, ability, virtue, and integrity. Someone who feels his manager has the honesty to show concern and consideration will respond with the desired behavior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Mayer","given":"R.C.","non-dropping-particle":"","parse-names":false,"suffix":""},{"dropping-particle":"","family":"Gavin","given":"M.B.","non-dropping-particle":"","parse-names":false,"suffix":""}],"container-title":"Academy of Management Journal","id":"ITEM-1","issue":"5","issued":{"date-parts":[["2005"]]},"page":"874–888","title":"Trust in management and performance: who minds the shop while the employees watch the boss","type":"article-journal","volume":"48"},"uris":["http://www.mendeley.com/documents/?uuid=71666a6e-1e4d-4135-91dc-d06702598a95"]}],"mendeley":{"formattedCitation":"(Mayer &amp; Gavin, 2005)","plainTextFormattedCitation":"(Mayer &amp; Gavin, 2005)","previouslyFormattedCitation":"(Mayer &amp; Gavin, 2005)"},"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Mayer &amp; Gavin, 2005)</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Thus trust is the intention of employees to accept vulnerability in the organization based on their perception that management is competent, cares for them, and adheres to acceptable practices (Rubel et al., 2018).</w:t>
      </w:r>
    </w:p>
    <w:p w14:paraId="32B7F038" w14:textId="19F466E8" w:rsidR="00E67874" w:rsidRDefault="00215AB8" w:rsidP="00E67874">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e relationship between trust in management and coworker relationship and organizational commitment can also be seen from the perspective of social exchange. Workers who feel that managers show honesty and consideration will respond with expected behavior </w:t>
      </w:r>
      <w:r w:rsidRPr="003B45FD">
        <w:rPr>
          <w:rFonts w:ascii="Times New Roman" w:hAnsi="Times New Roman" w:cs="Times New Roman"/>
          <w:sz w:val="24"/>
          <w:szCs w:val="24"/>
        </w:rPr>
        <w:lastRenderedPageBreak/>
        <w:t xml:space="preserve">(Mayer and Gavin, 2005). Management as a representative of the organization who shows concern for workers will build their trust and positive behavior </w:t>
      </w:r>
      <w:r w:rsidR="00364F77">
        <w:rPr>
          <w:rFonts w:ascii="Times New Roman" w:hAnsi="Times New Roman" w:cs="Times New Roman"/>
          <w:sz w:val="24"/>
          <w:szCs w:val="24"/>
        </w:rPr>
        <w:fldChar w:fldCharType="begin" w:fldLock="1"/>
      </w:r>
      <w:r w:rsidR="00364F77">
        <w:rPr>
          <w:rFonts w:ascii="Times New Roman" w:hAnsi="Times New Roman" w:cs="Times New Roman"/>
          <w:sz w:val="24"/>
          <w:szCs w:val="24"/>
        </w:rPr>
        <w:instrText>ADDIN CSL_CITATION {"citationItems":[{"id":"ITEM-1","itemData":{"author":[{"dropping-particle":"","family":"Gould-Williams","given":"J.S.","non-dropping-particle":"","parse-names":false,"suffix":""},{"dropping-particle":"","family":"Davies","given":"F.","non-dropping-particle":"","parse-names":false,"suffix":""}],"container-title":"Public Management Review","id":"ITEM-1","issue":"1","issued":{"date-parts":[["2005"]]},"page":"1–24","title":"Using social exchange theory to predict the effects of HRM practice on employee outcomes: An analysis of public sector workers","type":"article-journal","volume":"7"},"uris":["http://www.mendeley.com/documents/?uuid=e436c7d5-41ef-4a58-bec9-604aaeed5e0f"]},{"id":"ITEM-2","itemData":{"author":[{"dropping-particle":"","family":"Chou","given":"Y.C.","non-dropping-particle":"","parse-names":false,"suffix":""},{"dropping-particle":"","family":"Chang","given":"P.L.","non-dropping-particle":"","parse-names":false,"suffix":""},{"dropping-particle":"","family":"Yen","given":"H.Y.","non-dropping-particle":"","parse-names":false,"suffix":""}],"container-title":"Social Behavior and Personality: an international journal","id":"ITEM-2","issue":"2","issued":{"date-parts":[["2011"]]},"page":"161–172","title":"Temporary worker performance and its antecedent factors from the viewpoint of relationship marketing","type":"article-journal","volume":"39"},"uris":["http://www.mendeley.com/documents/?uuid=20e92432-5e6a-4e68-a426-3a666d082717"]},{"id":"ITEM-3","itemData":{"author":[{"dropping-particle":"","family":"Searle","given":"R.","non-dropping-particle":"","parse-names":false,"suffix":""},{"dropping-particle":"","family":"Hartog","given":"D.N.","non-dropping-particle":"Den","parse-names":false,"suffix":""},{"dropping-particle":"","family":"Weibel","given":"A.","non-dropping-particle":"","parse-names":false,"suffix":""},{"dropping-particle":"","family":"Gillespie","given":"N.","non-dropping-particle":"","parse-names":false,"suffix":""},{"dropping-particle":"","family":"Six","given":"F.","non-dropping-particle":"","parse-names":false,"suffix":""},{"dropping-particle":"","family":"Hatzakis","given":"T.","non-dropping-particle":"","parse-names":false,"suffix":""},{"dropping-particle":"","family":"Skinner","given":"D.","non-dropping-particle":"","parse-names":false,"suffix":""}],"container-title":"The International Journal of Human Resource Management","id":"ITEM-3","issue":"5","issued":{"date-parts":[["2011"]]},"page":"1069–1092","title":"Trust in the employer: the role of high-involvement work practices and procedural justice in European organizations","type":"article-journal","volume":"22"},"uris":["http://www.mendeley.com/documents/?uuid=9c227c37-8278-4c43-af47-169b58f5fd15"]}],"mendeley":{"formattedCitation":"(Chou et al., 2011; Gould-Williams &amp; Davies, 2005; Searle et al., 2011)","plainTextFormattedCitation":"(Chou et al., 2011; Gould-Williams &amp; Davies, 2005; Searle et al., 2011)","previouslyFormattedCitation":"(Chou et al., 2011; Gould-Williams &amp; Davies, 2005; Searle et al., 2011)"},"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Chou et al., 2011; Gould-Williams &amp; Davies, 2005; Searle et al., 2011)</w:t>
      </w:r>
      <w:r w:rsidR="00364F77">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rust in leadership will produce proximal and distal outcomes. Proximal outcomes were behavior (upward communication, learning, extra-role behavior) and affected (willingness to follow). Distal outcomes were quality of performance, the quantity of performance, turnover, adaptation, and trust </w:t>
      </w:r>
      <w:r w:rsidR="00364F77">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Burke","given":"C. S.","non-dropping-particle":"","parse-names":false,"suffix":""},{"dropping-particle":"","family":"Sims","given":"D. E.","non-dropping-particle":"","parse-names":false,"suffix":""},{"dropping-particle":"","family":"Lazzara","given":"E. H.","non-dropping-particle":"","parse-names":false,"suffix":""},{"dropping-particle":"","family":"Salas","given":"E.","non-dropping-particle":"","parse-names":false,"suffix":""}],"container-title":"The Leadership Quarterly","id":"ITEM-1","issued":{"date-parts":[["2007"]]},"page":"606–632","title":"Trust in leadership: A multi-level review and integration","type":"article-journal","volume":"18"},"uris":["http://www.mendeley.com/documents/?uuid=cea7247b-e740-440a-bd8c-2a5b522fd742"]}],"mendeley":{"formattedCitation":"(Burke et al., 2007)","plainTextFormattedCitation":"(Burke et al., 2007)","previouslyFormattedCitation":"(Burke et al., 2007)"},"properties":{"noteIndex":0},"schema":"https://github.com/citation-style-language/schema/raw/master/csl-citation.json"}</w:instrText>
      </w:r>
      <w:r w:rsidR="00364F77">
        <w:rPr>
          <w:rFonts w:ascii="Times New Roman" w:hAnsi="Times New Roman" w:cs="Times New Roman"/>
          <w:sz w:val="24"/>
          <w:szCs w:val="24"/>
        </w:rPr>
        <w:fldChar w:fldCharType="separate"/>
      </w:r>
      <w:r w:rsidR="00364F77" w:rsidRPr="00364F77">
        <w:rPr>
          <w:rFonts w:ascii="Times New Roman" w:hAnsi="Times New Roman" w:cs="Times New Roman"/>
          <w:noProof/>
          <w:sz w:val="24"/>
          <w:szCs w:val="24"/>
        </w:rPr>
        <w:t>(Burke et al., 2007)</w:t>
      </w:r>
      <w:r w:rsidR="00364F77">
        <w:rPr>
          <w:rFonts w:ascii="Times New Roman" w:hAnsi="Times New Roman" w:cs="Times New Roman"/>
          <w:sz w:val="24"/>
          <w:szCs w:val="24"/>
        </w:rPr>
        <w:fldChar w:fldCharType="end"/>
      </w:r>
      <w:r w:rsidR="00364F77">
        <w:rPr>
          <w:rFonts w:ascii="Times New Roman" w:hAnsi="Times New Roman" w:cs="Times New Roman"/>
          <w:sz w:val="24"/>
          <w:szCs w:val="24"/>
        </w:rPr>
        <w:t>.</w:t>
      </w:r>
    </w:p>
    <w:p w14:paraId="67BC29E5" w14:textId="6BB5DBAB" w:rsidR="004F077E" w:rsidRDefault="00215AB8"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Kouzes and Posner (</w:t>
      </w:r>
      <w:r w:rsidR="00705C63">
        <w:rPr>
          <w:rFonts w:ascii="Times New Roman" w:hAnsi="Times New Roman" w:cs="Times New Roman"/>
          <w:sz w:val="24"/>
          <w:szCs w:val="24"/>
        </w:rPr>
        <w:t>1995</w:t>
      </w:r>
      <w:r w:rsidRPr="003B45FD">
        <w:rPr>
          <w:rFonts w:ascii="Times New Roman" w:hAnsi="Times New Roman" w:cs="Times New Roman"/>
          <w:sz w:val="24"/>
          <w:szCs w:val="24"/>
        </w:rPr>
        <w:t>) state that today's organizational challenges are how to help employees believe and be loyal to the organization's vision, see their work as necessary, and believe that the organization supports them</w:t>
      </w:r>
      <w:r w:rsidR="00705C63">
        <w:rPr>
          <w:rFonts w:ascii="Times New Roman" w:hAnsi="Times New Roman" w:cs="Times New Roman"/>
          <w:sz w:val="24"/>
          <w:szCs w:val="24"/>
        </w:rPr>
        <w:t xml:space="preserve">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Kouzes","given":"J.","non-dropping-particle":"","parse-names":false,"suffix":""},{"dropping-particle":"","family":"Posner","given":"B.","non-dropping-particle":"","parse-names":false,"suffix":""}],"id":"ITEM-1","issued":{"date-parts":[["1995"]]},"publisher":"Jossey-Bass","publisher-place":"San Francisco","title":"The leadership challenge: How to get extraordinary things done in organizations.","type":"book"},"uris":["http://www.mendeley.com/documents/?uuid=662b7a29-8cbe-4add-9438-68fedb20be4f"]}],"mendeley":{"formattedCitation":"(Kouzes &amp; Posner, 1995)","plainTextFormattedCitation":"(Kouzes &amp; Posner, 1995)","previouslyFormattedCitation":"(Kouzes &amp; Posner, 1995)"},"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Kouzes &amp; Posner, 1995)</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w:t>
      </w:r>
      <w:r w:rsidR="004F077E">
        <w:rPr>
          <w:rFonts w:ascii="Times New Roman" w:hAnsi="Times New Roman" w:cs="Times New Roman"/>
          <w:sz w:val="24"/>
          <w:szCs w:val="24"/>
        </w:rPr>
        <w:t>F</w:t>
      </w:r>
      <w:r w:rsidRPr="003B45FD">
        <w:rPr>
          <w:rFonts w:ascii="Times New Roman" w:hAnsi="Times New Roman" w:cs="Times New Roman"/>
          <w:sz w:val="24"/>
          <w:szCs w:val="24"/>
        </w:rPr>
        <w:t>inding show that trust in organizations is important because it mediates between organizational citizenship and works engagement</w:t>
      </w:r>
      <w:r w:rsidR="004F077E">
        <w:rPr>
          <w:rFonts w:ascii="Times New Roman" w:hAnsi="Times New Roman" w:cs="Times New Roman"/>
          <w:sz w:val="24"/>
          <w:szCs w:val="24"/>
        </w:rPr>
        <w:t xml:space="preserve">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Lin","given":"C.","non-dropping-particle":"","parse-names":false,"suffix":""}],"container-title":"Journal of Business Ethics2010","id":"ITEM-1","issued":{"date-parts":[["2010"]]},"page":"517–531","title":"Modeling Corporate Citizenship, Organizational Trust, and Work Engagement Based on Attachment Theory","type":"article-journal","volume":"94"},"uris":["http://www.mendeley.com/documents/?uuid=8de0d6f8-3508-4dfd-80ec-e1d905f0a4b6"]}],"mendeley":{"formattedCitation":"(Lin, 2010)","plainTextFormattedCitation":"(Lin, 2010)","previouslyFormattedCitation":"(Lin, 2010)"},"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Lin, 2010)</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rust in management affects employees' willingness to accept and support the change process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Cai","given":"W.","non-dropping-particle":"","parse-names":false,"suffix":""},{"dropping-particle":"","family":"Loon","given":"M.","non-dropping-particle":"","parse-names":false,"suffix":""},{"dropping-particle":"","family":"Wong","given":"P.","non-dropping-particle":"","parse-names":false,"suffix":""}],"container-title":"Journal of Organizational Change Management","id":"ITEM-1","issue":"5","issued":{"date-parts":[["2018"]]},"page":"1054-1070","title":"Leadership, trust in management and acceptance of change in Hong Kong’s Civil Service Bureau","type":"article-journal","volume":"31"},"uris":["http://www.mendeley.com/documents/?uuid=cd21a53c-de00-41a0-857c-cbd643c55fc4"]}],"mendeley":{"formattedCitation":"(Cai et al., 2018)","plainTextFormattedCitation":"(Cai et al., 2018)","previouslyFormattedCitation":"(Cai et al., 2018)"},"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Cai et al., 2018)</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employee service behavior</w:t>
      </w:r>
      <w:r w:rsidR="00705C63">
        <w:rPr>
          <w:rFonts w:ascii="Times New Roman" w:hAnsi="Times New Roman" w:cs="Times New Roman"/>
          <w:sz w:val="24"/>
          <w:szCs w:val="24"/>
        </w:rPr>
        <w:t xml:space="preserve">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Rubel","given":"M. R. B.","non-dropping-particle":"","parse-names":false,"suffix":""},{"dropping-particle":"","family":"Rimi","given":"N. N.","non-dropping-particle":"","parse-names":false,"suffix":""},{"dropping-particle":"","family":"Yuslizac","given":"M.","non-dropping-particle":"","parse-names":false,"suffix":""},{"dropping-particle":"","family":"Keed","given":"D. M. H.","non-dropping-particle":"","parse-names":false,"suffix":""}],"container-title":"IIMB Management Review","id":"ITEM-1","issued":{"date-parts":[["2018"]]},"page":"316–329","title":"High commitment human resource management practices and employee service behaviour: Trust in management as mediator","type":"article-journal","volume":"30"},"uris":["http://www.mendeley.com/documents/?uuid=d2bd65e9-3875-4945-b354-126db6b720ca"]}],"mendeley":{"formattedCitation":"(Rubel et al., 2018)","plainTextFormattedCitation":"(Rubel et al., 2018)","previouslyFormattedCitation":"(Rubel et al., 2018)"},"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Rubel et al., 2018)</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affects organizational commitment</w:t>
      </w:r>
      <w:r w:rsidR="00705C63">
        <w:rPr>
          <w:rFonts w:ascii="Times New Roman" w:hAnsi="Times New Roman" w:cs="Times New Roman"/>
          <w:sz w:val="24"/>
          <w:szCs w:val="24"/>
        </w:rPr>
        <w:t xml:space="preserve">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Thomsen","given":"M.","non-dropping-particle":"","parse-names":false,"suffix":""},{"dropping-particle":"","family":"Karsten","given":"S.","non-dropping-particle":"","parse-names":false,"suffix":""},{"dropping-particle":"","family":"Oort","given":"F. J.","non-dropping-particle":"","parse-names":false,"suffix":""}],"container-title":"Journal School Effectiveness and School Improvement An International Journal of Research, Policy and Practice","id":"ITEM-1","issue":"4","issued":{"date-parts":[["2016"]]},"page":"594-612","title":"Distance in schools: the influence of psychological and structural distance from management on teachers’ trust in management, organisational commitment, and organisational citizenship behaviour","type":"article-journal","volume":"27"},"uris":["http://www.mendeley.com/documents/?uuid=cff14295-cf2c-4519-8139-4cd3e6f32bb6"]}],"mendeley":{"formattedCitation":"(Thomsen et al., 2016)","plainTextFormattedCitation":"(Thomsen et al., 2016)","previouslyFormattedCitation":"(Thomsen et al., 2016)"},"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Thomsen et al., 2016)</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and encourages knowledge sharing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Renzl","given":"B.","non-dropping-particle":"","parse-names":false,"suffix":""}],"container-title":"Omega: The International Journal of Management Science","id":"ITEM-1","issued":{"date-parts":[["2008"]]},"page":"206–220","title":"Trust in management and knowledge sharing: The mediating effects of fear and knowledge documentation","type":"article-journal","volume":"36"},"uris":["http://www.mendeley.com/documents/?uuid=fa1a7801-a5d5-4116-a0a0-ffb014fc49ba"]}],"mendeley":{"formattedCitation":"(Renzl, 2008)","plainTextFormattedCitation":"(Renzl, 2008)","previouslyFormattedCitation":"(Renzl, 2008)"},"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Renzl, 2008)</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Employees who </w:t>
      </w:r>
      <w:r w:rsidR="004F077E">
        <w:rPr>
          <w:rFonts w:ascii="Times New Roman" w:hAnsi="Times New Roman" w:cs="Times New Roman"/>
          <w:sz w:val="24"/>
          <w:szCs w:val="24"/>
        </w:rPr>
        <w:t>trust</w:t>
      </w:r>
      <w:r w:rsidRPr="003B45FD">
        <w:rPr>
          <w:rFonts w:ascii="Times New Roman" w:hAnsi="Times New Roman" w:cs="Times New Roman"/>
          <w:sz w:val="24"/>
          <w:szCs w:val="24"/>
        </w:rPr>
        <w:t xml:space="preserve"> in management are more courageous to speak up when the benefits they expect are more significant than the risks (Hun &amp; Jian, 2016). Workers who show trust in their supervisors are a strong indicator of organizational engagement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Carnevale","given":"D. G.","non-dropping-particle":"","parse-names":false,"suffix":""}],"id":"ITEM-1","issued":{"date-parts":[["1995"]]},"publisher":"Jossey-Bass","publisher-place":"San Francisco","title":"Trustworthy government: Leadership and management strategies for building trust and high performance","type":"book"},"uris":["http://www.mendeley.com/documents/?uuid=36b943c2-341e-446d-b095-657ca45c06eb"]},{"id":"ITEM-2","itemData":{"author":[{"dropping-particle":"","family":"Carnevale","given":"D. G.","non-dropping-particle":"","parse-names":false,"suffix":""},{"dropping-particle":"","family":"Wechsler","given":"B.","non-dropping-particle":"","parse-names":false,"suffix":""}],"container-title":"Administration &amp; Society","id":"ITEM-2","issued":{"date-parts":[["1992"]]},"title":"Organizational trust in the public sector: A model of its determinants","type":"article-journal","volume":"23"},"uris":["http://www.mendeley.com/documents/?uuid=78c23c67-5206-4897-9f2b-4ad67223d1b5"]},{"id":"ITEM-3","itemData":{"author":[{"dropping-particle":"","family":"Mayer","given":"R. C.","non-dropping-particle":"","parse-names":false,"suffix":""},{"dropping-particle":"","family":"Davis","given":"J. H.","non-dropping-particle":"","parse-names":false,"suffix":""},{"dropping-particle":"","family":"Schoorman","given":"F. D.","non-dropping-particle":"","parse-names":false,"suffix":""}],"container-title":"Academy of Management Review","id":"ITEM-3","issued":{"date-parts":[["1995"]]},"page":"709-734","title":"An integrative model of organizational trust. Academy of Management Review","type":"article-journal","volume":"20"},"uris":["http://www.mendeley.com/documents/?uuid=533b27e7-75d5-4a66-ae14-0e39b854c64f"]}],"mendeley":{"formattedCitation":"(Carnevale, 1995; Carnevale &amp; Wechsler, 1992; Mayer et al., 1995)","plainTextFormattedCitation":"(Carnevale, 1995; Carnevale &amp; Wechsler, 1992; Mayer et al., 1995)","previouslyFormattedCitation":"(Carnevale, 1995; Carnevale &amp; Wechsler, 1992; Mayer et al., 1995)"},"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Carnevale, 1995; Carnevale &amp; Wechsler, 1992; Mayer et al., 1995)</w:t>
      </w:r>
      <w:r w:rsidR="00705C63">
        <w:rPr>
          <w:rFonts w:ascii="Times New Roman" w:hAnsi="Times New Roman" w:cs="Times New Roman"/>
          <w:sz w:val="24"/>
          <w:szCs w:val="24"/>
        </w:rPr>
        <w:fldChar w:fldCharType="end"/>
      </w:r>
      <w:r w:rsidR="00705C63">
        <w:rPr>
          <w:rFonts w:ascii="Times New Roman" w:hAnsi="Times New Roman" w:cs="Times New Roman"/>
          <w:sz w:val="24"/>
          <w:szCs w:val="24"/>
        </w:rPr>
        <w:t>.</w:t>
      </w:r>
      <w:r w:rsidRPr="003B45FD">
        <w:rPr>
          <w:rFonts w:ascii="Times New Roman" w:hAnsi="Times New Roman" w:cs="Times New Roman"/>
          <w:sz w:val="24"/>
          <w:szCs w:val="24"/>
        </w:rPr>
        <w:t xml:space="preserve"> Thus the second hypothesis as follows, the research model can be seen in </w:t>
      </w:r>
      <w:r w:rsidR="004F077E">
        <w:rPr>
          <w:rFonts w:ascii="Times New Roman" w:hAnsi="Times New Roman" w:cs="Times New Roman"/>
          <w:sz w:val="24"/>
          <w:szCs w:val="24"/>
        </w:rPr>
        <w:t>F</w:t>
      </w:r>
      <w:r w:rsidRPr="003B45FD">
        <w:rPr>
          <w:rFonts w:ascii="Times New Roman" w:hAnsi="Times New Roman" w:cs="Times New Roman"/>
          <w:sz w:val="24"/>
          <w:szCs w:val="24"/>
        </w:rPr>
        <w:t xml:space="preserve">igure </w:t>
      </w:r>
      <w:r w:rsidR="004F077E">
        <w:rPr>
          <w:rFonts w:ascii="Times New Roman" w:hAnsi="Times New Roman" w:cs="Times New Roman"/>
          <w:sz w:val="24"/>
          <w:szCs w:val="24"/>
        </w:rPr>
        <w:t>1</w:t>
      </w:r>
      <w:r w:rsidRPr="003B45FD">
        <w:rPr>
          <w:rFonts w:ascii="Times New Roman" w:hAnsi="Times New Roman" w:cs="Times New Roman"/>
          <w:sz w:val="24"/>
          <w:szCs w:val="24"/>
        </w:rPr>
        <w:t>.</w:t>
      </w:r>
    </w:p>
    <w:p w14:paraId="27F39ED8" w14:textId="4A98ECAB" w:rsidR="003D336F" w:rsidRPr="003B45FD" w:rsidRDefault="00215AB8"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H2: trust in management moderates and strengthens the positive influence of coworker relations on organizational engagement</w:t>
      </w:r>
    </w:p>
    <w:p w14:paraId="0E68BD4C" w14:textId="6332CEC5" w:rsidR="00215AB8" w:rsidRPr="003B45FD" w:rsidRDefault="00215AB8" w:rsidP="00215AB8">
      <w:pPr>
        <w:rPr>
          <w:rFonts w:ascii="Times New Roman" w:hAnsi="Times New Roman" w:cs="Times New Roman"/>
          <w:sz w:val="24"/>
          <w:szCs w:val="24"/>
        </w:rPr>
      </w:pPr>
    </w:p>
    <w:p w14:paraId="41266FC2" w14:textId="5A254A77" w:rsidR="00215AB8" w:rsidRPr="003B45FD" w:rsidRDefault="00215AB8" w:rsidP="00215AB8">
      <w:pPr>
        <w:rPr>
          <w:rFonts w:ascii="Times New Roman" w:hAnsi="Times New Roman" w:cs="Times New Roman"/>
          <w:sz w:val="24"/>
          <w:szCs w:val="24"/>
        </w:rPr>
      </w:pPr>
      <w:r w:rsidRPr="003B45FD">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79FB943" wp14:editId="6DC8842A">
                <wp:simplePos x="0" y="0"/>
                <wp:positionH relativeFrom="margin">
                  <wp:posOffset>554736</wp:posOffset>
                </wp:positionH>
                <wp:positionV relativeFrom="paragraph">
                  <wp:posOffset>33528</wp:posOffset>
                </wp:positionV>
                <wp:extent cx="4913630" cy="1590040"/>
                <wp:effectExtent l="0" t="0" r="20320" b="10160"/>
                <wp:wrapNone/>
                <wp:docPr id="11" name="Group 11"/>
                <wp:cNvGraphicFramePr/>
                <a:graphic xmlns:a="http://schemas.openxmlformats.org/drawingml/2006/main">
                  <a:graphicData uri="http://schemas.microsoft.com/office/word/2010/wordprocessingGroup">
                    <wpg:wgp>
                      <wpg:cNvGrpSpPr/>
                      <wpg:grpSpPr>
                        <a:xfrm>
                          <a:off x="0" y="0"/>
                          <a:ext cx="4913630" cy="1590040"/>
                          <a:chOff x="0" y="0"/>
                          <a:chExt cx="4913906" cy="1590260"/>
                        </a:xfrm>
                      </wpg:grpSpPr>
                      <wps:wsp>
                        <wps:cNvPr id="7" name="Straight Arrow Connector 7"/>
                        <wps:cNvCnPr/>
                        <wps:spPr>
                          <a:xfrm>
                            <a:off x="1590261" y="1229139"/>
                            <a:ext cx="174928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 name="Rectangle 3"/>
                        <wps:cNvSpPr/>
                        <wps:spPr>
                          <a:xfrm>
                            <a:off x="1622066" y="0"/>
                            <a:ext cx="1574358" cy="691763"/>
                          </a:xfrm>
                          <a:prstGeom prst="rect">
                            <a:avLst/>
                          </a:prstGeom>
                        </wps:spPr>
                        <wps:style>
                          <a:lnRef idx="2">
                            <a:schemeClr val="dk1"/>
                          </a:lnRef>
                          <a:fillRef idx="1">
                            <a:schemeClr val="lt1"/>
                          </a:fillRef>
                          <a:effectRef idx="0">
                            <a:schemeClr val="dk1"/>
                          </a:effectRef>
                          <a:fontRef idx="minor">
                            <a:schemeClr val="dk1"/>
                          </a:fontRef>
                        </wps:style>
                        <wps:txbx>
                          <w:txbxContent>
                            <w:p w14:paraId="2A023602" w14:textId="77777777" w:rsidR="00215AB8" w:rsidRPr="00F20BED" w:rsidRDefault="00215AB8" w:rsidP="00215AB8">
                              <w:pPr>
                                <w:jc w:val="center"/>
                                <w:rPr>
                                  <w:rFonts w:ascii="Times New Roman" w:hAnsi="Times New Roman" w:cs="Times New Roman"/>
                                  <w:sz w:val="24"/>
                                  <w:szCs w:val="24"/>
                                </w:rPr>
                              </w:pPr>
                              <w:r w:rsidRPr="00F20BED">
                                <w:rPr>
                                  <w:rFonts w:ascii="Times New Roman" w:hAnsi="Times New Roman" w:cs="Times New Roman"/>
                                  <w:sz w:val="24"/>
                                  <w:szCs w:val="24"/>
                                </w:rPr>
                                <w:t>Trust in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0" y="898497"/>
                            <a:ext cx="1574358" cy="691763"/>
                          </a:xfrm>
                          <a:prstGeom prst="rect">
                            <a:avLst/>
                          </a:prstGeom>
                        </wps:spPr>
                        <wps:style>
                          <a:lnRef idx="2">
                            <a:schemeClr val="dk1"/>
                          </a:lnRef>
                          <a:fillRef idx="1">
                            <a:schemeClr val="lt1"/>
                          </a:fillRef>
                          <a:effectRef idx="0">
                            <a:schemeClr val="dk1"/>
                          </a:effectRef>
                          <a:fontRef idx="minor">
                            <a:schemeClr val="dk1"/>
                          </a:fontRef>
                        </wps:style>
                        <wps:txbx>
                          <w:txbxContent>
                            <w:p w14:paraId="48E8AEB4" w14:textId="77777777" w:rsidR="00215AB8" w:rsidRPr="00F20BED" w:rsidRDefault="00215AB8" w:rsidP="00215AB8">
                              <w:pPr>
                                <w:jc w:val="center"/>
                                <w:rPr>
                                  <w:rFonts w:ascii="Times New Roman" w:hAnsi="Times New Roman" w:cs="Times New Roman"/>
                                </w:rPr>
                              </w:pPr>
                              <w:r w:rsidRPr="00F20BED">
                                <w:rPr>
                                  <w:rFonts w:ascii="Times New Roman" w:hAnsi="Times New Roman" w:cs="Times New Roman"/>
                                </w:rPr>
                                <w:t>Coworker Relation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339548" y="874643"/>
                            <a:ext cx="1574358" cy="691763"/>
                          </a:xfrm>
                          <a:prstGeom prst="rect">
                            <a:avLst/>
                          </a:prstGeom>
                        </wps:spPr>
                        <wps:style>
                          <a:lnRef idx="2">
                            <a:schemeClr val="dk1"/>
                          </a:lnRef>
                          <a:fillRef idx="1">
                            <a:schemeClr val="lt1"/>
                          </a:fillRef>
                          <a:effectRef idx="0">
                            <a:schemeClr val="dk1"/>
                          </a:effectRef>
                          <a:fontRef idx="minor">
                            <a:schemeClr val="dk1"/>
                          </a:fontRef>
                        </wps:style>
                        <wps:txbx>
                          <w:txbxContent>
                            <w:p w14:paraId="3A8493ED" w14:textId="77777777" w:rsidR="00215AB8" w:rsidRPr="00F20BED" w:rsidRDefault="00215AB8" w:rsidP="00215AB8">
                              <w:pPr>
                                <w:jc w:val="center"/>
                                <w:rPr>
                                  <w:rFonts w:ascii="Times New Roman" w:hAnsi="Times New Roman" w:cs="Times New Roman"/>
                                  <w:sz w:val="24"/>
                                  <w:szCs w:val="24"/>
                                </w:rPr>
                              </w:pPr>
                              <w:r w:rsidRPr="00F20BED">
                                <w:rPr>
                                  <w:rFonts w:ascii="Times New Roman" w:hAnsi="Times New Roman" w:cs="Times New Roman"/>
                                  <w:sz w:val="24"/>
                                  <w:szCs w:val="24"/>
                                </w:rPr>
                                <w:t>Organizational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413884" y="699714"/>
                            <a:ext cx="0" cy="548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579FB943" id="Group 11" o:spid="_x0000_s1026" style="position:absolute;margin-left:43.7pt;margin-top:2.65pt;width:386.9pt;height:125.2pt;z-index:251659264;mso-position-horizontal-relative:margin;mso-height-relative:margin" coordsize="49139,159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">
                <v:shapetype id="_x0000_t32" coordsize="21600,21600" o:spt="32" o:oned="t" path="m,l21600,21600e" filled="f">
                  <v:path arrowok="t" fillok="f" o:connecttype="none"/>
                  <o:lock v:ext="edit" shapetype="t"/>
                </v:shapetype>
                <v:shape id="Straight Arrow Connector 7" o:spid="_x0000_s1027" type="#_x0000_t32" style="position:absolute;left:15902;top:12291;width:174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" strokecolor="black [3200]" strokeweight=".5pt">
                  <v:stroke endarrow="block" joinstyle="miter"/>
                </v:shape>
                <v:rect id="Rectangle 3" o:spid="_x0000_s1028" style="position:absolute;left:16220;width:15744;height:6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textbox>
                    <w:txbxContent>
                      <w:p w14:paraId="2A023602" w14:textId="77777777" w:rsidR="00215AB8" w:rsidRPr="00F20BED" w:rsidRDefault="00215AB8" w:rsidP="00215AB8">
                        <w:pPr>
                          <w:jc w:val="center"/>
                          <w:rPr>
                            <w:rFonts w:ascii="Times New Roman" w:hAnsi="Times New Roman" w:cs="Times New Roman"/>
                            <w:sz w:val="24"/>
                            <w:szCs w:val="24"/>
                          </w:rPr>
                        </w:pPr>
                        <w:r w:rsidRPr="00F20BED">
                          <w:rPr>
                            <w:rFonts w:ascii="Times New Roman" w:hAnsi="Times New Roman" w:cs="Times New Roman"/>
                            <w:sz w:val="24"/>
                            <w:szCs w:val="24"/>
                          </w:rPr>
                          <w:t>Trust in Management</w:t>
                        </w:r>
                      </w:p>
                    </w:txbxContent>
                  </v:textbox>
                </v:rect>
                <v:rect id="Rectangle 2" o:spid="_x0000_s1029" style="position:absolute;top:8984;width:15743;height:6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" fillcolor="white [3201]" strokecolor="black [3200]" strokeweight="1pt">
                  <v:textbox>
                    <w:txbxContent>
                      <w:p w14:paraId="48E8AEB4" w14:textId="77777777" w:rsidR="00215AB8" w:rsidRPr="00F20BED" w:rsidRDefault="00215AB8" w:rsidP="00215AB8">
                        <w:pPr>
                          <w:jc w:val="center"/>
                          <w:rPr>
                            <w:rFonts w:ascii="Times New Roman" w:hAnsi="Times New Roman" w:cs="Times New Roman"/>
                          </w:rPr>
                        </w:pPr>
                        <w:r w:rsidRPr="00F20BED">
                          <w:rPr>
                            <w:rFonts w:ascii="Times New Roman" w:hAnsi="Times New Roman" w:cs="Times New Roman"/>
                          </w:rPr>
                          <w:t>Coworker Relationship</w:t>
                        </w:r>
                      </w:p>
                    </w:txbxContent>
                  </v:textbox>
                </v:rect>
                <v:rect id="Rectangle 5" o:spid="_x0000_s1030" style="position:absolute;left:33395;top:8746;width:15744;height:6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3A8493ED" w14:textId="77777777" w:rsidR="00215AB8" w:rsidRPr="00F20BED" w:rsidRDefault="00215AB8" w:rsidP="00215AB8">
                        <w:pPr>
                          <w:jc w:val="center"/>
                          <w:rPr>
                            <w:rFonts w:ascii="Times New Roman" w:hAnsi="Times New Roman" w:cs="Times New Roman"/>
                            <w:sz w:val="24"/>
                            <w:szCs w:val="24"/>
                          </w:rPr>
                        </w:pPr>
                        <w:r w:rsidRPr="00F20BED">
                          <w:rPr>
                            <w:rFonts w:ascii="Times New Roman" w:hAnsi="Times New Roman" w:cs="Times New Roman"/>
                            <w:sz w:val="24"/>
                            <w:szCs w:val="24"/>
                          </w:rPr>
                          <w:t>Organizational Engagement</w:t>
                        </w:r>
                      </w:p>
                    </w:txbxContent>
                  </v:textbox>
                </v:rect>
                <v:shape id="Straight Arrow Connector 8" o:spid="_x0000_s1031" type="#_x0000_t32" style="position:absolute;left:24138;top:6997;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w10:wrap anchorx="margin"/>
              </v:group>
            </w:pict>
          </mc:Fallback>
        </mc:AlternateContent>
      </w:r>
    </w:p>
    <w:p w14:paraId="0CC63DB8" w14:textId="77777777" w:rsidR="00215AB8" w:rsidRPr="003B45FD" w:rsidRDefault="00215AB8" w:rsidP="00215AB8">
      <w:pPr>
        <w:rPr>
          <w:rFonts w:ascii="Times New Roman" w:hAnsi="Times New Roman" w:cs="Times New Roman"/>
          <w:sz w:val="24"/>
          <w:szCs w:val="24"/>
        </w:rPr>
      </w:pPr>
    </w:p>
    <w:p w14:paraId="59406949" w14:textId="4C474380" w:rsidR="00215AB8" w:rsidRPr="003B45FD" w:rsidRDefault="00215AB8" w:rsidP="00215AB8">
      <w:pPr>
        <w:rPr>
          <w:rFonts w:ascii="Times New Roman" w:hAnsi="Times New Roman" w:cs="Times New Roman"/>
          <w:sz w:val="24"/>
          <w:szCs w:val="24"/>
        </w:rPr>
      </w:pPr>
    </w:p>
    <w:p w14:paraId="2F334451" w14:textId="0A069AF8" w:rsidR="00215AB8" w:rsidRPr="003B45FD" w:rsidRDefault="00215AB8" w:rsidP="00215AB8">
      <w:pPr>
        <w:rPr>
          <w:rFonts w:ascii="Times New Roman" w:hAnsi="Times New Roman" w:cs="Times New Roman"/>
          <w:sz w:val="24"/>
          <w:szCs w:val="24"/>
        </w:rPr>
      </w:pPr>
    </w:p>
    <w:p w14:paraId="3A73E334" w14:textId="2540ED92" w:rsidR="00215AB8" w:rsidRPr="003B45FD" w:rsidRDefault="00215AB8" w:rsidP="00215AB8">
      <w:pPr>
        <w:rPr>
          <w:rFonts w:ascii="Times New Roman" w:hAnsi="Times New Roman" w:cs="Times New Roman"/>
          <w:sz w:val="24"/>
          <w:szCs w:val="24"/>
        </w:rPr>
      </w:pPr>
    </w:p>
    <w:p w14:paraId="46E6D0A8" w14:textId="1FDF95F9" w:rsidR="00215AB8" w:rsidRPr="003B45FD" w:rsidRDefault="00215AB8" w:rsidP="00215AB8">
      <w:pPr>
        <w:rPr>
          <w:rFonts w:ascii="Times New Roman" w:hAnsi="Times New Roman" w:cs="Times New Roman"/>
          <w:sz w:val="24"/>
          <w:szCs w:val="24"/>
        </w:rPr>
      </w:pPr>
    </w:p>
    <w:p w14:paraId="7F681B53" w14:textId="77777777" w:rsidR="00215AB8" w:rsidRPr="003B45FD" w:rsidRDefault="00215AB8" w:rsidP="00215AB8">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Figure 1. Research model</w:t>
      </w:r>
    </w:p>
    <w:p w14:paraId="57ED4293" w14:textId="77777777" w:rsidR="00215AB8" w:rsidRPr="003B45FD" w:rsidRDefault="00215AB8" w:rsidP="00215AB8">
      <w:pPr>
        <w:spacing w:after="0" w:line="240" w:lineRule="auto"/>
        <w:ind w:firstLine="720"/>
        <w:jc w:val="both"/>
        <w:rPr>
          <w:rFonts w:ascii="Times New Roman" w:hAnsi="Times New Roman" w:cs="Times New Roman"/>
          <w:sz w:val="24"/>
          <w:szCs w:val="24"/>
        </w:rPr>
      </w:pPr>
    </w:p>
    <w:p w14:paraId="1F7F345B" w14:textId="77777777" w:rsidR="00FF5FCE" w:rsidRPr="004F077E" w:rsidRDefault="00FF5FCE" w:rsidP="00FF5FCE">
      <w:pPr>
        <w:rPr>
          <w:rFonts w:ascii="Times New Roman" w:hAnsi="Times New Roman" w:cs="Times New Roman"/>
          <w:b/>
          <w:bCs/>
          <w:sz w:val="24"/>
          <w:szCs w:val="24"/>
        </w:rPr>
      </w:pPr>
      <w:r w:rsidRPr="004F077E">
        <w:rPr>
          <w:rFonts w:ascii="Times New Roman" w:hAnsi="Times New Roman" w:cs="Times New Roman"/>
          <w:b/>
          <w:bCs/>
          <w:sz w:val="24"/>
          <w:szCs w:val="24"/>
        </w:rPr>
        <w:t>Coworker relationship</w:t>
      </w:r>
    </w:p>
    <w:p w14:paraId="6E084D7D" w14:textId="27400AD6" w:rsidR="00FF5FCE" w:rsidRPr="003B45FD" w:rsidRDefault="00FF5FCE"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Coworker relationship </w:t>
      </w:r>
      <w:r w:rsidR="00761935">
        <w:rPr>
          <w:rFonts w:ascii="Times New Roman" w:hAnsi="Times New Roman" w:cs="Times New Roman"/>
          <w:sz w:val="24"/>
          <w:szCs w:val="24"/>
        </w:rPr>
        <w:t xml:space="preserve">as </w:t>
      </w:r>
      <w:r w:rsidRPr="003B45FD">
        <w:rPr>
          <w:rFonts w:ascii="Times New Roman" w:hAnsi="Times New Roman" w:cs="Times New Roman"/>
          <w:sz w:val="24"/>
          <w:szCs w:val="24"/>
        </w:rPr>
        <w:t xml:space="preserve">dependent variable (X) </w:t>
      </w:r>
      <w:r w:rsidR="00761935" w:rsidRPr="003B45FD">
        <w:rPr>
          <w:rFonts w:ascii="Times New Roman" w:hAnsi="Times New Roman" w:cs="Times New Roman"/>
          <w:sz w:val="24"/>
          <w:szCs w:val="24"/>
        </w:rPr>
        <w:t xml:space="preserve">is </w:t>
      </w:r>
      <w:r w:rsidRPr="003B45FD">
        <w:rPr>
          <w:rFonts w:ascii="Times New Roman" w:hAnsi="Times New Roman" w:cs="Times New Roman"/>
          <w:sz w:val="24"/>
          <w:szCs w:val="24"/>
        </w:rPr>
        <w:t>individual interactions with colleagues, supervisors, and their organizations (Biggs et al., 2016). The coworker relationship questionnaire refers to Biggs et al. (2016) with a 9 item scale. Coworker relationships assess three dimensions: individual worker relations, supervisor worker relations, and organizational worker relations. Sample of items such as some coworkers are hard to work with (worker-relation individual dimension); I am valued by my supervisor (worker-relation supervisor dimension); a culture of harmonious working relationships is encouraged in this organization (worker-relation organization dimension). The test results show that the coworker relationship variable is reliable, with an alpha score of .790 (Table 1).</w:t>
      </w:r>
    </w:p>
    <w:p w14:paraId="4F91AAB9" w14:textId="77777777" w:rsidR="00FF5FCE" w:rsidRPr="003B45FD" w:rsidRDefault="00FF5FCE" w:rsidP="00FF5FCE">
      <w:pPr>
        <w:rPr>
          <w:rFonts w:ascii="Times New Roman" w:hAnsi="Times New Roman" w:cs="Times New Roman"/>
          <w:sz w:val="24"/>
          <w:szCs w:val="24"/>
        </w:rPr>
      </w:pPr>
    </w:p>
    <w:p w14:paraId="34005ECD" w14:textId="77777777" w:rsidR="00761935" w:rsidRDefault="00761935" w:rsidP="00FF5FCE">
      <w:pPr>
        <w:rPr>
          <w:rFonts w:ascii="Times New Roman" w:hAnsi="Times New Roman" w:cs="Times New Roman"/>
          <w:b/>
          <w:bCs/>
          <w:sz w:val="24"/>
          <w:szCs w:val="24"/>
        </w:rPr>
      </w:pPr>
    </w:p>
    <w:p w14:paraId="2D376783" w14:textId="77777777" w:rsidR="00761935" w:rsidRDefault="00761935" w:rsidP="00FF5FCE">
      <w:pPr>
        <w:rPr>
          <w:rFonts w:ascii="Times New Roman" w:hAnsi="Times New Roman" w:cs="Times New Roman"/>
          <w:b/>
          <w:bCs/>
          <w:sz w:val="24"/>
          <w:szCs w:val="24"/>
        </w:rPr>
      </w:pPr>
    </w:p>
    <w:p w14:paraId="224F4DDB" w14:textId="0D41B7DE" w:rsidR="00FF5FCE" w:rsidRPr="004F077E" w:rsidRDefault="00FF5FCE" w:rsidP="00FF5FCE">
      <w:pPr>
        <w:rPr>
          <w:rFonts w:ascii="Times New Roman" w:hAnsi="Times New Roman" w:cs="Times New Roman"/>
          <w:b/>
          <w:bCs/>
          <w:sz w:val="24"/>
          <w:szCs w:val="24"/>
        </w:rPr>
      </w:pPr>
      <w:r w:rsidRPr="004F077E">
        <w:rPr>
          <w:rFonts w:ascii="Times New Roman" w:hAnsi="Times New Roman" w:cs="Times New Roman"/>
          <w:b/>
          <w:bCs/>
          <w:sz w:val="24"/>
          <w:szCs w:val="24"/>
        </w:rPr>
        <w:t>Organizational Engagement</w:t>
      </w:r>
    </w:p>
    <w:p w14:paraId="576A8B72" w14:textId="517ED9BD" w:rsidR="00FF5FCE" w:rsidRPr="003B45FD" w:rsidRDefault="00FF5FCE"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lastRenderedPageBreak/>
        <w:t xml:space="preserve">Organizational Engagement </w:t>
      </w:r>
      <w:r w:rsidR="00761935">
        <w:rPr>
          <w:rFonts w:ascii="Times New Roman" w:hAnsi="Times New Roman" w:cs="Times New Roman"/>
          <w:sz w:val="24"/>
          <w:szCs w:val="24"/>
        </w:rPr>
        <w:t xml:space="preserve">as </w:t>
      </w:r>
      <w:r w:rsidRPr="003B45FD">
        <w:rPr>
          <w:rFonts w:ascii="Times New Roman" w:hAnsi="Times New Roman" w:cs="Times New Roman"/>
          <w:sz w:val="24"/>
          <w:szCs w:val="24"/>
        </w:rPr>
        <w:t>an independent variable (Y)</w:t>
      </w:r>
      <w:r w:rsidR="00761935">
        <w:rPr>
          <w:rFonts w:ascii="Times New Roman" w:hAnsi="Times New Roman" w:cs="Times New Roman"/>
          <w:sz w:val="24"/>
          <w:szCs w:val="24"/>
        </w:rPr>
        <w:t xml:space="preserve"> </w:t>
      </w:r>
      <w:r w:rsidR="00761935" w:rsidRPr="003B45FD">
        <w:rPr>
          <w:rFonts w:ascii="Times New Roman" w:hAnsi="Times New Roman" w:cs="Times New Roman"/>
          <w:sz w:val="24"/>
          <w:szCs w:val="24"/>
        </w:rPr>
        <w:t xml:space="preserve">is </w:t>
      </w:r>
      <w:r w:rsidRPr="003B45FD">
        <w:rPr>
          <w:rFonts w:ascii="Times New Roman" w:hAnsi="Times New Roman" w:cs="Times New Roman"/>
          <w:sz w:val="24"/>
          <w:szCs w:val="24"/>
        </w:rPr>
        <w:t>the desire to become a member of a particular organization that reflects behavior based on its values ​​(Saks, 2006). The organizational engagement questionnaire refers to Saks (2016) with a 6 item scale. Sample items such as being a member of this organization are very captivating; being a member of this organization make me come "alive." The test results showed that the organizational engagement variable was reliable, with an alpha score of .880 (Table 1).</w:t>
      </w:r>
    </w:p>
    <w:p w14:paraId="2D7479CB" w14:textId="77777777" w:rsidR="00FF5FCE" w:rsidRPr="003B45FD" w:rsidRDefault="00FF5FCE" w:rsidP="00FF5FCE">
      <w:pPr>
        <w:rPr>
          <w:rFonts w:ascii="Times New Roman" w:hAnsi="Times New Roman" w:cs="Times New Roman"/>
          <w:sz w:val="24"/>
          <w:szCs w:val="24"/>
        </w:rPr>
      </w:pPr>
    </w:p>
    <w:p w14:paraId="6871315E" w14:textId="77777777" w:rsidR="00FF5FCE" w:rsidRPr="004F077E" w:rsidRDefault="00FF5FCE" w:rsidP="00FF5FCE">
      <w:pPr>
        <w:rPr>
          <w:rFonts w:ascii="Times New Roman" w:hAnsi="Times New Roman" w:cs="Times New Roman"/>
          <w:b/>
          <w:bCs/>
          <w:sz w:val="24"/>
          <w:szCs w:val="24"/>
        </w:rPr>
      </w:pPr>
      <w:r w:rsidRPr="004F077E">
        <w:rPr>
          <w:rFonts w:ascii="Times New Roman" w:hAnsi="Times New Roman" w:cs="Times New Roman"/>
          <w:b/>
          <w:bCs/>
          <w:sz w:val="24"/>
          <w:szCs w:val="24"/>
        </w:rPr>
        <w:t>Trust in management</w:t>
      </w:r>
    </w:p>
    <w:p w14:paraId="597FCE12" w14:textId="2DAD8781" w:rsidR="00FF5FCE" w:rsidRPr="003B45FD" w:rsidRDefault="00FF5FCE"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Trust in management is a mediating variable, which intends to accept vulnerability from management when faced with situations that require risk (Gao et al., 2011). The trust in management questionnaire refers to Brockner et al. (199</w:t>
      </w:r>
      <w:r w:rsidR="00705C63">
        <w:rPr>
          <w:rFonts w:ascii="Times New Roman" w:hAnsi="Times New Roman" w:cs="Times New Roman"/>
          <w:sz w:val="24"/>
          <w:szCs w:val="24"/>
        </w:rPr>
        <w:t>7</w:t>
      </w:r>
      <w:r w:rsidRPr="003B45FD">
        <w:rPr>
          <w:rFonts w:ascii="Times New Roman" w:hAnsi="Times New Roman" w:cs="Times New Roman"/>
          <w:sz w:val="24"/>
          <w:szCs w:val="24"/>
        </w:rPr>
        <w:t>) with a 3 item scale. Sample items such as I can usually trust my supervisor to do what is good for me; management can be trusted to make decisions that are also good for me, I trust the management to treat me fairly. The test results show that the trust in management variable is reliable with an alpha score of .742 (Table 1).</w:t>
      </w:r>
    </w:p>
    <w:p w14:paraId="17116A19" w14:textId="77777777" w:rsidR="00FF5FCE" w:rsidRPr="003B45FD" w:rsidRDefault="00FF5FCE" w:rsidP="00FF5FCE">
      <w:pPr>
        <w:rPr>
          <w:rFonts w:ascii="Times New Roman" w:hAnsi="Times New Roman" w:cs="Times New Roman"/>
          <w:sz w:val="24"/>
          <w:szCs w:val="24"/>
        </w:rPr>
      </w:pPr>
    </w:p>
    <w:p w14:paraId="12200798" w14:textId="77777777" w:rsidR="00FF5FCE" w:rsidRPr="004F077E" w:rsidRDefault="00FF5FCE" w:rsidP="00FF5FCE">
      <w:pPr>
        <w:rPr>
          <w:rFonts w:ascii="Times New Roman" w:hAnsi="Times New Roman" w:cs="Times New Roman"/>
          <w:b/>
          <w:bCs/>
          <w:sz w:val="24"/>
          <w:szCs w:val="24"/>
        </w:rPr>
      </w:pPr>
      <w:r w:rsidRPr="004F077E">
        <w:rPr>
          <w:rFonts w:ascii="Times New Roman" w:hAnsi="Times New Roman" w:cs="Times New Roman"/>
          <w:b/>
          <w:bCs/>
          <w:sz w:val="24"/>
          <w:szCs w:val="24"/>
        </w:rPr>
        <w:t>Result</w:t>
      </w:r>
    </w:p>
    <w:p w14:paraId="71D002C5" w14:textId="52B26CEF" w:rsidR="00FF5FCE" w:rsidRPr="003B45FD" w:rsidRDefault="00FF5FCE"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able 1 shows descriptive statistics of research constructs such as mean scores, standard deviation, the correlation between </w:t>
      </w:r>
      <w:r w:rsidR="00D4283D">
        <w:rPr>
          <w:rFonts w:ascii="Times New Roman" w:hAnsi="Times New Roman" w:cs="Times New Roman"/>
          <w:sz w:val="24"/>
          <w:szCs w:val="24"/>
        </w:rPr>
        <w:t>variable</w:t>
      </w:r>
      <w:r w:rsidRPr="003B45FD">
        <w:rPr>
          <w:rFonts w:ascii="Times New Roman" w:hAnsi="Times New Roman" w:cs="Times New Roman"/>
          <w:sz w:val="24"/>
          <w:szCs w:val="24"/>
        </w:rPr>
        <w:t xml:space="preserve">, and each </w:t>
      </w:r>
      <w:r w:rsidR="00D4283D">
        <w:rPr>
          <w:rFonts w:ascii="Times New Roman" w:hAnsi="Times New Roman" w:cs="Times New Roman"/>
          <w:sz w:val="24"/>
          <w:szCs w:val="24"/>
        </w:rPr>
        <w:t>variable</w:t>
      </w:r>
      <w:r w:rsidR="00D4283D">
        <w:rPr>
          <w:rFonts w:ascii="Times New Roman" w:hAnsi="Times New Roman" w:cs="Times New Roman"/>
          <w:sz w:val="24"/>
          <w:szCs w:val="24"/>
        </w:rPr>
        <w:t xml:space="preserve">’s </w:t>
      </w:r>
      <w:r w:rsidRPr="003B45FD">
        <w:rPr>
          <w:rFonts w:ascii="Times New Roman" w:hAnsi="Times New Roman" w:cs="Times New Roman"/>
          <w:sz w:val="24"/>
          <w:szCs w:val="24"/>
        </w:rPr>
        <w:t xml:space="preserve">alpha </w:t>
      </w:r>
      <w:r w:rsidR="00D4283D">
        <w:rPr>
          <w:rFonts w:ascii="Times New Roman" w:hAnsi="Times New Roman" w:cs="Times New Roman"/>
          <w:sz w:val="24"/>
          <w:szCs w:val="24"/>
        </w:rPr>
        <w:t>score</w:t>
      </w:r>
      <w:r w:rsidRPr="003B45FD">
        <w:rPr>
          <w:rFonts w:ascii="Times New Roman" w:hAnsi="Times New Roman" w:cs="Times New Roman"/>
          <w:sz w:val="24"/>
          <w:szCs w:val="24"/>
        </w:rPr>
        <w:t xml:space="preserve">. Data were analyzed using SPSS version 25. Correlation values indicate that all constructs are positively related to each other. The strongest correlation is in the construct of coworker relationships and trust. Thus the descriptive data has shown a link between the two </w:t>
      </w:r>
      <w:r w:rsidR="00D4283D">
        <w:rPr>
          <w:rFonts w:ascii="Times New Roman" w:hAnsi="Times New Roman" w:cs="Times New Roman"/>
          <w:sz w:val="24"/>
          <w:szCs w:val="24"/>
        </w:rPr>
        <w:t>variable</w:t>
      </w:r>
      <w:r w:rsidRPr="003B45FD">
        <w:rPr>
          <w:rFonts w:ascii="Times New Roman" w:hAnsi="Times New Roman" w:cs="Times New Roman"/>
          <w:sz w:val="24"/>
          <w:szCs w:val="24"/>
        </w:rPr>
        <w:t xml:space="preserve"> as predicted. The alpha </w:t>
      </w:r>
      <w:r w:rsidR="00D4283D">
        <w:rPr>
          <w:rFonts w:ascii="Times New Roman" w:hAnsi="Times New Roman" w:cs="Times New Roman"/>
          <w:sz w:val="24"/>
          <w:szCs w:val="24"/>
        </w:rPr>
        <w:t>score</w:t>
      </w:r>
      <w:r w:rsidRPr="003B45FD">
        <w:rPr>
          <w:rFonts w:ascii="Times New Roman" w:hAnsi="Times New Roman" w:cs="Times New Roman"/>
          <w:sz w:val="24"/>
          <w:szCs w:val="24"/>
        </w:rPr>
        <w:t xml:space="preserve"> on the diagonal shows that all constructs are reliable.</w:t>
      </w:r>
    </w:p>
    <w:p w14:paraId="54073461" w14:textId="77777777" w:rsidR="00FF5FCE" w:rsidRPr="003B45FD" w:rsidRDefault="00FF5FCE" w:rsidP="00FF5FCE">
      <w:pPr>
        <w:rPr>
          <w:rFonts w:ascii="Times New Roman" w:hAnsi="Times New Roman" w:cs="Times New Roman"/>
          <w:sz w:val="24"/>
          <w:szCs w:val="24"/>
        </w:rPr>
      </w:pPr>
    </w:p>
    <w:p w14:paraId="49A2A386" w14:textId="1CC9100B" w:rsidR="00215AB8" w:rsidRPr="003B45FD" w:rsidRDefault="00FF5FCE" w:rsidP="004F077E">
      <w:pPr>
        <w:jc w:val="center"/>
        <w:rPr>
          <w:rFonts w:ascii="Times New Roman" w:hAnsi="Times New Roman" w:cs="Times New Roman"/>
          <w:sz w:val="24"/>
          <w:szCs w:val="24"/>
        </w:rPr>
      </w:pPr>
      <w:r w:rsidRPr="003B45FD">
        <w:rPr>
          <w:rFonts w:ascii="Times New Roman" w:hAnsi="Times New Roman" w:cs="Times New Roman"/>
          <w:sz w:val="24"/>
          <w:szCs w:val="24"/>
        </w:rPr>
        <w:t>Table 1. Mean, Standard Deviation, inter-item correlation, the alpha score of research variable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2"/>
        <w:gridCol w:w="1031"/>
        <w:gridCol w:w="1163"/>
        <w:gridCol w:w="1871"/>
        <w:gridCol w:w="1341"/>
        <w:gridCol w:w="1738"/>
      </w:tblGrid>
      <w:tr w:rsidR="00FF5FCE" w:rsidRPr="003B45FD" w14:paraId="6DEA0324" w14:textId="77777777" w:rsidTr="00D4283D">
        <w:trPr>
          <w:jc w:val="center"/>
        </w:trPr>
        <w:tc>
          <w:tcPr>
            <w:tcW w:w="1872" w:type="dxa"/>
            <w:tcBorders>
              <w:top w:val="single" w:sz="4" w:space="0" w:color="auto"/>
              <w:bottom w:val="single" w:sz="4" w:space="0" w:color="auto"/>
            </w:tcBorders>
            <w:vAlign w:val="center"/>
          </w:tcPr>
          <w:p w14:paraId="17CA974A" w14:textId="77777777" w:rsidR="00FF5FCE" w:rsidRPr="003B45FD" w:rsidRDefault="00FF5FCE">
            <w:pPr>
              <w:jc w:val="center"/>
              <w:rPr>
                <w:rFonts w:ascii="Times New Roman" w:hAnsi="Times New Roman" w:cs="Times New Roman"/>
                <w:color w:val="000000" w:themeColor="text1"/>
                <w:sz w:val="24"/>
                <w:szCs w:val="24"/>
              </w:rPr>
            </w:pPr>
          </w:p>
        </w:tc>
        <w:tc>
          <w:tcPr>
            <w:tcW w:w="1031" w:type="dxa"/>
            <w:tcBorders>
              <w:top w:val="single" w:sz="4" w:space="0" w:color="auto"/>
              <w:bottom w:val="single" w:sz="4" w:space="0" w:color="auto"/>
            </w:tcBorders>
            <w:vAlign w:val="center"/>
            <w:hideMark/>
          </w:tcPr>
          <w:p w14:paraId="521AB398"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Mean</w:t>
            </w:r>
          </w:p>
        </w:tc>
        <w:tc>
          <w:tcPr>
            <w:tcW w:w="1163" w:type="dxa"/>
            <w:tcBorders>
              <w:top w:val="single" w:sz="4" w:space="0" w:color="auto"/>
              <w:bottom w:val="single" w:sz="4" w:space="0" w:color="auto"/>
            </w:tcBorders>
            <w:vAlign w:val="center"/>
            <w:hideMark/>
          </w:tcPr>
          <w:p w14:paraId="6568B385"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Std. Deviation</w:t>
            </w:r>
          </w:p>
        </w:tc>
        <w:tc>
          <w:tcPr>
            <w:tcW w:w="1871" w:type="dxa"/>
            <w:tcBorders>
              <w:top w:val="single" w:sz="4" w:space="0" w:color="auto"/>
              <w:bottom w:val="single" w:sz="4" w:space="0" w:color="auto"/>
            </w:tcBorders>
            <w:vAlign w:val="center"/>
            <w:hideMark/>
          </w:tcPr>
          <w:p w14:paraId="7CBBE555"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Organizational Engagement</w:t>
            </w:r>
          </w:p>
        </w:tc>
        <w:tc>
          <w:tcPr>
            <w:tcW w:w="1341" w:type="dxa"/>
            <w:tcBorders>
              <w:top w:val="single" w:sz="4" w:space="0" w:color="auto"/>
              <w:bottom w:val="single" w:sz="4" w:space="0" w:color="auto"/>
            </w:tcBorders>
            <w:vAlign w:val="center"/>
            <w:hideMark/>
          </w:tcPr>
          <w:p w14:paraId="4F59DCEC"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Trust</w:t>
            </w:r>
          </w:p>
        </w:tc>
        <w:tc>
          <w:tcPr>
            <w:tcW w:w="1738" w:type="dxa"/>
            <w:tcBorders>
              <w:top w:val="single" w:sz="4" w:space="0" w:color="auto"/>
              <w:bottom w:val="single" w:sz="4" w:space="0" w:color="auto"/>
            </w:tcBorders>
            <w:vAlign w:val="center"/>
            <w:hideMark/>
          </w:tcPr>
          <w:p w14:paraId="457D2B11"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Coworker Relationship</w:t>
            </w:r>
          </w:p>
        </w:tc>
      </w:tr>
      <w:tr w:rsidR="00FF5FCE" w:rsidRPr="003B45FD" w14:paraId="2F8D3290" w14:textId="77777777" w:rsidTr="00D4283D">
        <w:trPr>
          <w:jc w:val="center"/>
        </w:trPr>
        <w:tc>
          <w:tcPr>
            <w:tcW w:w="1872" w:type="dxa"/>
            <w:tcBorders>
              <w:top w:val="single" w:sz="4" w:space="0" w:color="auto"/>
            </w:tcBorders>
            <w:hideMark/>
          </w:tcPr>
          <w:p w14:paraId="45875F5C" w14:textId="77777777" w:rsidR="00FF5FCE" w:rsidRPr="003B45FD" w:rsidRDefault="00FF5FCE">
            <w:pP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Organizational Engagement</w:t>
            </w:r>
          </w:p>
        </w:tc>
        <w:tc>
          <w:tcPr>
            <w:tcW w:w="1031" w:type="dxa"/>
            <w:tcBorders>
              <w:top w:val="single" w:sz="4" w:space="0" w:color="auto"/>
            </w:tcBorders>
            <w:vAlign w:val="center"/>
            <w:hideMark/>
          </w:tcPr>
          <w:p w14:paraId="756219D2"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10205"/>
                <w:sz w:val="24"/>
                <w:szCs w:val="24"/>
              </w:rPr>
              <w:t>3.9481</w:t>
            </w:r>
          </w:p>
        </w:tc>
        <w:tc>
          <w:tcPr>
            <w:tcW w:w="1163" w:type="dxa"/>
            <w:tcBorders>
              <w:top w:val="single" w:sz="4" w:space="0" w:color="auto"/>
            </w:tcBorders>
            <w:vAlign w:val="center"/>
            <w:hideMark/>
          </w:tcPr>
          <w:p w14:paraId="4F857F7B"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10205"/>
                <w:sz w:val="24"/>
                <w:szCs w:val="24"/>
              </w:rPr>
              <w:t>.55069</w:t>
            </w:r>
          </w:p>
        </w:tc>
        <w:tc>
          <w:tcPr>
            <w:tcW w:w="1871" w:type="dxa"/>
            <w:tcBorders>
              <w:top w:val="single" w:sz="4" w:space="0" w:color="auto"/>
            </w:tcBorders>
            <w:vAlign w:val="center"/>
            <w:hideMark/>
          </w:tcPr>
          <w:p w14:paraId="4F7864A1"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880</w:t>
            </w:r>
          </w:p>
        </w:tc>
        <w:tc>
          <w:tcPr>
            <w:tcW w:w="1341" w:type="dxa"/>
            <w:tcBorders>
              <w:top w:val="single" w:sz="4" w:space="0" w:color="auto"/>
            </w:tcBorders>
            <w:vAlign w:val="center"/>
          </w:tcPr>
          <w:p w14:paraId="58B95140" w14:textId="77777777" w:rsidR="00FF5FCE" w:rsidRPr="003B45FD" w:rsidRDefault="00FF5FCE">
            <w:pPr>
              <w:jc w:val="center"/>
              <w:rPr>
                <w:rFonts w:ascii="Times New Roman" w:hAnsi="Times New Roman" w:cs="Times New Roman"/>
                <w:color w:val="000000" w:themeColor="text1"/>
                <w:sz w:val="24"/>
                <w:szCs w:val="24"/>
              </w:rPr>
            </w:pPr>
          </w:p>
        </w:tc>
        <w:tc>
          <w:tcPr>
            <w:tcW w:w="1738" w:type="dxa"/>
            <w:tcBorders>
              <w:top w:val="single" w:sz="4" w:space="0" w:color="auto"/>
            </w:tcBorders>
            <w:vAlign w:val="center"/>
          </w:tcPr>
          <w:p w14:paraId="586ED925" w14:textId="77777777" w:rsidR="00FF5FCE" w:rsidRPr="003B45FD" w:rsidRDefault="00FF5FCE">
            <w:pPr>
              <w:jc w:val="center"/>
              <w:rPr>
                <w:rFonts w:ascii="Times New Roman" w:hAnsi="Times New Roman" w:cs="Times New Roman"/>
                <w:color w:val="000000" w:themeColor="text1"/>
                <w:sz w:val="24"/>
                <w:szCs w:val="24"/>
              </w:rPr>
            </w:pPr>
          </w:p>
        </w:tc>
      </w:tr>
      <w:tr w:rsidR="00FF5FCE" w:rsidRPr="003B45FD" w14:paraId="517FEA6F" w14:textId="77777777" w:rsidTr="00D4283D">
        <w:trPr>
          <w:jc w:val="center"/>
        </w:trPr>
        <w:tc>
          <w:tcPr>
            <w:tcW w:w="1872" w:type="dxa"/>
            <w:hideMark/>
          </w:tcPr>
          <w:p w14:paraId="56D99B26" w14:textId="77777777" w:rsidR="00FF5FCE" w:rsidRPr="003B45FD" w:rsidRDefault="00FF5FCE">
            <w:pP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Trust in management</w:t>
            </w:r>
          </w:p>
        </w:tc>
        <w:tc>
          <w:tcPr>
            <w:tcW w:w="1031" w:type="dxa"/>
            <w:vAlign w:val="center"/>
            <w:hideMark/>
          </w:tcPr>
          <w:p w14:paraId="7521DCAA"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10205"/>
                <w:sz w:val="24"/>
                <w:szCs w:val="24"/>
              </w:rPr>
              <w:t>3.8074</w:t>
            </w:r>
          </w:p>
        </w:tc>
        <w:tc>
          <w:tcPr>
            <w:tcW w:w="1163" w:type="dxa"/>
            <w:vAlign w:val="center"/>
            <w:hideMark/>
          </w:tcPr>
          <w:p w14:paraId="2F1B5A1F"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10205"/>
                <w:sz w:val="24"/>
                <w:szCs w:val="24"/>
              </w:rPr>
              <w:t>.65216</w:t>
            </w:r>
          </w:p>
        </w:tc>
        <w:tc>
          <w:tcPr>
            <w:tcW w:w="1871" w:type="dxa"/>
            <w:vAlign w:val="center"/>
            <w:hideMark/>
          </w:tcPr>
          <w:p w14:paraId="475D348C"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304</w:t>
            </w:r>
            <w:r w:rsidRPr="003B45FD">
              <w:rPr>
                <w:rFonts w:ascii="Times New Roman" w:hAnsi="Times New Roman" w:cs="Times New Roman"/>
                <w:color w:val="000000" w:themeColor="text1"/>
                <w:sz w:val="24"/>
                <w:szCs w:val="24"/>
                <w:vertAlign w:val="superscript"/>
              </w:rPr>
              <w:t>**</w:t>
            </w:r>
          </w:p>
        </w:tc>
        <w:tc>
          <w:tcPr>
            <w:tcW w:w="1341" w:type="dxa"/>
            <w:vAlign w:val="center"/>
            <w:hideMark/>
          </w:tcPr>
          <w:p w14:paraId="5DB5BE2B"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742</w:t>
            </w:r>
          </w:p>
        </w:tc>
        <w:tc>
          <w:tcPr>
            <w:tcW w:w="1738" w:type="dxa"/>
            <w:vAlign w:val="center"/>
          </w:tcPr>
          <w:p w14:paraId="204D5343" w14:textId="77777777" w:rsidR="00FF5FCE" w:rsidRPr="003B45FD" w:rsidRDefault="00FF5FCE">
            <w:pPr>
              <w:jc w:val="center"/>
              <w:rPr>
                <w:rFonts w:ascii="Times New Roman" w:hAnsi="Times New Roman" w:cs="Times New Roman"/>
                <w:color w:val="000000" w:themeColor="text1"/>
                <w:sz w:val="24"/>
                <w:szCs w:val="24"/>
              </w:rPr>
            </w:pPr>
          </w:p>
        </w:tc>
      </w:tr>
      <w:tr w:rsidR="00FF5FCE" w:rsidRPr="003B45FD" w14:paraId="60221AC8" w14:textId="77777777" w:rsidTr="00D4283D">
        <w:trPr>
          <w:jc w:val="center"/>
        </w:trPr>
        <w:tc>
          <w:tcPr>
            <w:tcW w:w="1872" w:type="dxa"/>
            <w:tcBorders>
              <w:bottom w:val="single" w:sz="4" w:space="0" w:color="auto"/>
            </w:tcBorders>
            <w:hideMark/>
          </w:tcPr>
          <w:p w14:paraId="33518DE6" w14:textId="77777777" w:rsidR="00FF5FCE" w:rsidRPr="003B45FD" w:rsidRDefault="00FF5FCE">
            <w:pPr>
              <w:jc w:val="both"/>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Coworker relationship</w:t>
            </w:r>
          </w:p>
        </w:tc>
        <w:tc>
          <w:tcPr>
            <w:tcW w:w="1031" w:type="dxa"/>
            <w:tcBorders>
              <w:bottom w:val="single" w:sz="4" w:space="0" w:color="auto"/>
            </w:tcBorders>
            <w:vAlign w:val="center"/>
            <w:hideMark/>
          </w:tcPr>
          <w:p w14:paraId="5ABD87C5"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10205"/>
                <w:sz w:val="24"/>
                <w:szCs w:val="24"/>
              </w:rPr>
              <w:t>4.0000</w:t>
            </w:r>
          </w:p>
        </w:tc>
        <w:tc>
          <w:tcPr>
            <w:tcW w:w="1163" w:type="dxa"/>
            <w:tcBorders>
              <w:bottom w:val="single" w:sz="4" w:space="0" w:color="auto"/>
            </w:tcBorders>
            <w:vAlign w:val="center"/>
            <w:hideMark/>
          </w:tcPr>
          <w:p w14:paraId="340E7AE4"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10205"/>
                <w:sz w:val="24"/>
                <w:szCs w:val="24"/>
              </w:rPr>
              <w:t>.38633</w:t>
            </w:r>
          </w:p>
        </w:tc>
        <w:tc>
          <w:tcPr>
            <w:tcW w:w="1871" w:type="dxa"/>
            <w:tcBorders>
              <w:bottom w:val="single" w:sz="4" w:space="0" w:color="auto"/>
            </w:tcBorders>
            <w:vAlign w:val="center"/>
            <w:hideMark/>
          </w:tcPr>
          <w:p w14:paraId="2A8D4D01"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316</w:t>
            </w:r>
            <w:r w:rsidRPr="003B45FD">
              <w:rPr>
                <w:rFonts w:ascii="Times New Roman" w:hAnsi="Times New Roman" w:cs="Times New Roman"/>
                <w:color w:val="000000" w:themeColor="text1"/>
                <w:sz w:val="24"/>
                <w:szCs w:val="24"/>
                <w:vertAlign w:val="superscript"/>
              </w:rPr>
              <w:t>**</w:t>
            </w:r>
          </w:p>
        </w:tc>
        <w:tc>
          <w:tcPr>
            <w:tcW w:w="1341" w:type="dxa"/>
            <w:tcBorders>
              <w:bottom w:val="single" w:sz="4" w:space="0" w:color="auto"/>
            </w:tcBorders>
            <w:vAlign w:val="center"/>
            <w:hideMark/>
          </w:tcPr>
          <w:p w14:paraId="09CFE07B"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326</w:t>
            </w:r>
            <w:r w:rsidRPr="003B45FD">
              <w:rPr>
                <w:rFonts w:ascii="Times New Roman" w:hAnsi="Times New Roman" w:cs="Times New Roman"/>
                <w:color w:val="000000" w:themeColor="text1"/>
                <w:sz w:val="24"/>
                <w:szCs w:val="24"/>
                <w:vertAlign w:val="superscript"/>
              </w:rPr>
              <w:t>**</w:t>
            </w:r>
          </w:p>
        </w:tc>
        <w:tc>
          <w:tcPr>
            <w:tcW w:w="1738" w:type="dxa"/>
            <w:tcBorders>
              <w:bottom w:val="single" w:sz="4" w:space="0" w:color="auto"/>
            </w:tcBorders>
            <w:vAlign w:val="center"/>
            <w:hideMark/>
          </w:tcPr>
          <w:p w14:paraId="06E37C3E" w14:textId="77777777" w:rsidR="00FF5FCE" w:rsidRPr="003B45FD" w:rsidRDefault="00FF5FCE">
            <w:pPr>
              <w:jc w:val="center"/>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790</w:t>
            </w:r>
          </w:p>
        </w:tc>
      </w:tr>
    </w:tbl>
    <w:p w14:paraId="176A56B5" w14:textId="77777777" w:rsidR="00FF5FCE" w:rsidRPr="003B45FD" w:rsidRDefault="00FF5FCE" w:rsidP="00FF5FCE">
      <w:pPr>
        <w:autoSpaceDE w:val="0"/>
        <w:autoSpaceDN w:val="0"/>
        <w:adjustRightInd w:val="0"/>
        <w:spacing w:after="0" w:line="400" w:lineRule="atLeast"/>
        <w:rPr>
          <w:rFonts w:ascii="Times New Roman" w:hAnsi="Times New Roman" w:cs="Times New Roman"/>
          <w:sz w:val="24"/>
          <w:szCs w:val="24"/>
        </w:rPr>
      </w:pPr>
      <w:r w:rsidRPr="003B45FD">
        <w:rPr>
          <w:rFonts w:ascii="Times New Roman" w:hAnsi="Times New Roman" w:cs="Times New Roman"/>
          <w:color w:val="010205"/>
          <w:sz w:val="24"/>
          <w:szCs w:val="24"/>
        </w:rPr>
        <w:t>**. Correlation is significant at the 0.01 level (2-tailed).</w:t>
      </w:r>
    </w:p>
    <w:p w14:paraId="658D0E61" w14:textId="77777777" w:rsidR="00FF5FCE" w:rsidRPr="003B45FD" w:rsidRDefault="00FF5FCE" w:rsidP="00FF5FCE">
      <w:pPr>
        <w:rPr>
          <w:rFonts w:ascii="Times New Roman" w:hAnsi="Times New Roman" w:cs="Times New Roman"/>
          <w:sz w:val="24"/>
          <w:szCs w:val="24"/>
        </w:rPr>
      </w:pPr>
    </w:p>
    <w:p w14:paraId="77B8FF62" w14:textId="2E20EC13" w:rsidR="00FF5FCE" w:rsidRPr="003B45FD" w:rsidRDefault="00FF5FCE"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Hypothesis testing uses moderated regression analysis. The hypothesis testing results show that hypothesis 1 is supported, that coworker relationships affect organizational engagement (b = .102, p = .32). The analysis results also found that trust in management affects organizational engagement (b = .169, p = .001). Hypothesis 2 analysis results have also supported that trust in management positively moderates the effect of coworker relationships on organizational engagement (b = .075, p = .006).</w:t>
      </w:r>
    </w:p>
    <w:p w14:paraId="0F2A4FE3" w14:textId="77777777" w:rsidR="00FF5FCE" w:rsidRPr="003B45FD" w:rsidRDefault="00FF5FCE" w:rsidP="00FF5FCE">
      <w:pPr>
        <w:rPr>
          <w:rFonts w:ascii="Times New Roman" w:hAnsi="Times New Roman" w:cs="Times New Roman"/>
          <w:sz w:val="24"/>
          <w:szCs w:val="24"/>
        </w:rPr>
      </w:pPr>
    </w:p>
    <w:p w14:paraId="68792D84" w14:textId="7E2984E0" w:rsidR="00FF5FCE" w:rsidRPr="003B45FD" w:rsidRDefault="00FF5FCE" w:rsidP="00FF5FCE">
      <w:pPr>
        <w:rPr>
          <w:rFonts w:ascii="Times New Roman" w:hAnsi="Times New Roman" w:cs="Times New Roman"/>
          <w:sz w:val="24"/>
          <w:szCs w:val="24"/>
        </w:rPr>
      </w:pPr>
      <w:r w:rsidRPr="003B45FD">
        <w:rPr>
          <w:rFonts w:ascii="Times New Roman" w:hAnsi="Times New Roman" w:cs="Times New Roman"/>
          <w:sz w:val="24"/>
          <w:szCs w:val="24"/>
        </w:rPr>
        <w:t>Table 2. Moderated Regression Analysis</w:t>
      </w:r>
    </w:p>
    <w:tbl>
      <w:tblPr>
        <w:tblW w:w="7845" w:type="dxa"/>
        <w:tblInd w:w="851" w:type="dxa"/>
        <w:tblLayout w:type="fixed"/>
        <w:tblCellMar>
          <w:left w:w="0" w:type="dxa"/>
          <w:right w:w="0" w:type="dxa"/>
        </w:tblCellMar>
        <w:tblLook w:val="04A0" w:firstRow="1" w:lastRow="0" w:firstColumn="1" w:lastColumn="0" w:noHBand="0" w:noVBand="1"/>
      </w:tblPr>
      <w:tblGrid>
        <w:gridCol w:w="3113"/>
        <w:gridCol w:w="1337"/>
        <w:gridCol w:w="1337"/>
        <w:gridCol w:w="1029"/>
        <w:gridCol w:w="1029"/>
      </w:tblGrid>
      <w:tr w:rsidR="00DF399E" w:rsidRPr="003B45FD" w14:paraId="5F7A8403" w14:textId="77777777" w:rsidTr="00DF399E">
        <w:trPr>
          <w:cantSplit/>
          <w:trHeight w:val="379"/>
        </w:trPr>
        <w:tc>
          <w:tcPr>
            <w:tcW w:w="3113" w:type="dxa"/>
            <w:tcBorders>
              <w:top w:val="single" w:sz="4" w:space="0" w:color="auto"/>
              <w:left w:val="nil"/>
              <w:bottom w:val="single" w:sz="4" w:space="0" w:color="auto"/>
              <w:right w:val="nil"/>
            </w:tcBorders>
            <w:vAlign w:val="center"/>
          </w:tcPr>
          <w:p w14:paraId="21B42221"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p>
        </w:tc>
        <w:tc>
          <w:tcPr>
            <w:tcW w:w="1337" w:type="dxa"/>
            <w:tcBorders>
              <w:top w:val="single" w:sz="4" w:space="0" w:color="auto"/>
              <w:left w:val="nil"/>
              <w:bottom w:val="single" w:sz="4" w:space="0" w:color="auto"/>
              <w:right w:val="nil"/>
            </w:tcBorders>
            <w:vAlign w:val="center"/>
            <w:hideMark/>
          </w:tcPr>
          <w:p w14:paraId="168E14D2"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B</w:t>
            </w:r>
          </w:p>
        </w:tc>
        <w:tc>
          <w:tcPr>
            <w:tcW w:w="1337" w:type="dxa"/>
            <w:tcBorders>
              <w:top w:val="single" w:sz="4" w:space="0" w:color="auto"/>
              <w:left w:val="nil"/>
              <w:bottom w:val="single" w:sz="4" w:space="0" w:color="auto"/>
              <w:right w:val="nil"/>
            </w:tcBorders>
            <w:vAlign w:val="center"/>
            <w:hideMark/>
          </w:tcPr>
          <w:p w14:paraId="63C1850B"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SE</w:t>
            </w:r>
          </w:p>
        </w:tc>
        <w:tc>
          <w:tcPr>
            <w:tcW w:w="1029" w:type="dxa"/>
            <w:tcBorders>
              <w:top w:val="single" w:sz="4" w:space="0" w:color="auto"/>
              <w:left w:val="nil"/>
              <w:bottom w:val="single" w:sz="4" w:space="0" w:color="auto"/>
              <w:right w:val="nil"/>
            </w:tcBorders>
            <w:vAlign w:val="center"/>
            <w:hideMark/>
          </w:tcPr>
          <w:p w14:paraId="1219DF26"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T</w:t>
            </w:r>
          </w:p>
        </w:tc>
        <w:tc>
          <w:tcPr>
            <w:tcW w:w="1029" w:type="dxa"/>
            <w:tcBorders>
              <w:top w:val="single" w:sz="4" w:space="0" w:color="auto"/>
              <w:left w:val="nil"/>
              <w:bottom w:val="single" w:sz="4" w:space="0" w:color="auto"/>
              <w:right w:val="nil"/>
            </w:tcBorders>
            <w:vAlign w:val="center"/>
            <w:hideMark/>
          </w:tcPr>
          <w:p w14:paraId="05927AB7"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i/>
                <w:iCs/>
                <w:color w:val="000000" w:themeColor="text1"/>
                <w:sz w:val="24"/>
                <w:szCs w:val="24"/>
              </w:rPr>
            </w:pPr>
            <w:r w:rsidRPr="003B45FD">
              <w:rPr>
                <w:rFonts w:ascii="Times New Roman" w:hAnsi="Times New Roman" w:cs="Times New Roman"/>
                <w:i/>
                <w:iCs/>
                <w:color w:val="000000" w:themeColor="text1"/>
                <w:sz w:val="24"/>
                <w:szCs w:val="24"/>
              </w:rPr>
              <w:t>P</w:t>
            </w:r>
          </w:p>
        </w:tc>
      </w:tr>
      <w:tr w:rsidR="00DF399E" w:rsidRPr="003B45FD" w14:paraId="50C9BECD" w14:textId="77777777" w:rsidTr="00DF399E">
        <w:trPr>
          <w:cantSplit/>
        </w:trPr>
        <w:tc>
          <w:tcPr>
            <w:tcW w:w="3113" w:type="dxa"/>
            <w:tcBorders>
              <w:top w:val="single" w:sz="4" w:space="0" w:color="auto"/>
              <w:left w:val="nil"/>
              <w:bottom w:val="nil"/>
              <w:right w:val="nil"/>
            </w:tcBorders>
            <w:hideMark/>
          </w:tcPr>
          <w:p w14:paraId="7A275681" w14:textId="77777777" w:rsidR="00DF399E" w:rsidRPr="003B45FD" w:rsidRDefault="00DF399E">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Constant)</w:t>
            </w:r>
          </w:p>
        </w:tc>
        <w:tc>
          <w:tcPr>
            <w:tcW w:w="1337" w:type="dxa"/>
            <w:tcBorders>
              <w:top w:val="single" w:sz="4" w:space="0" w:color="auto"/>
              <w:left w:val="nil"/>
              <w:bottom w:val="nil"/>
              <w:right w:val="nil"/>
            </w:tcBorders>
            <w:hideMark/>
          </w:tcPr>
          <w:p w14:paraId="522E96E3"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3.908</w:t>
            </w:r>
          </w:p>
        </w:tc>
        <w:tc>
          <w:tcPr>
            <w:tcW w:w="1337" w:type="dxa"/>
            <w:tcBorders>
              <w:top w:val="single" w:sz="4" w:space="0" w:color="auto"/>
              <w:left w:val="nil"/>
              <w:bottom w:val="nil"/>
              <w:right w:val="nil"/>
            </w:tcBorders>
            <w:hideMark/>
          </w:tcPr>
          <w:p w14:paraId="605F5E66"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45</w:t>
            </w:r>
          </w:p>
        </w:tc>
        <w:tc>
          <w:tcPr>
            <w:tcW w:w="1029" w:type="dxa"/>
            <w:tcBorders>
              <w:top w:val="single" w:sz="4" w:space="0" w:color="auto"/>
              <w:left w:val="nil"/>
              <w:bottom w:val="nil"/>
              <w:right w:val="nil"/>
            </w:tcBorders>
            <w:hideMark/>
          </w:tcPr>
          <w:p w14:paraId="45B56A63"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86.173</w:t>
            </w:r>
          </w:p>
        </w:tc>
        <w:tc>
          <w:tcPr>
            <w:tcW w:w="1029" w:type="dxa"/>
            <w:tcBorders>
              <w:top w:val="single" w:sz="4" w:space="0" w:color="auto"/>
              <w:left w:val="nil"/>
              <w:bottom w:val="nil"/>
              <w:right w:val="nil"/>
            </w:tcBorders>
            <w:hideMark/>
          </w:tcPr>
          <w:p w14:paraId="5BBF310E"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00</w:t>
            </w:r>
          </w:p>
        </w:tc>
      </w:tr>
      <w:tr w:rsidR="00DF399E" w:rsidRPr="003B45FD" w14:paraId="57611412" w14:textId="77777777" w:rsidTr="00DF399E">
        <w:trPr>
          <w:cantSplit/>
        </w:trPr>
        <w:tc>
          <w:tcPr>
            <w:tcW w:w="3113" w:type="dxa"/>
            <w:hideMark/>
          </w:tcPr>
          <w:p w14:paraId="66A99AB5" w14:textId="77777777" w:rsidR="00DF399E" w:rsidRPr="003B45FD" w:rsidRDefault="00DF399E">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Coworker Relationship</w:t>
            </w:r>
          </w:p>
        </w:tc>
        <w:tc>
          <w:tcPr>
            <w:tcW w:w="1337" w:type="dxa"/>
            <w:hideMark/>
          </w:tcPr>
          <w:p w14:paraId="13A10299"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102</w:t>
            </w:r>
          </w:p>
        </w:tc>
        <w:tc>
          <w:tcPr>
            <w:tcW w:w="1337" w:type="dxa"/>
            <w:hideMark/>
          </w:tcPr>
          <w:p w14:paraId="22ED7031"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47</w:t>
            </w:r>
          </w:p>
        </w:tc>
        <w:tc>
          <w:tcPr>
            <w:tcW w:w="1029" w:type="dxa"/>
            <w:hideMark/>
          </w:tcPr>
          <w:p w14:paraId="09F5BBA8"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2.164</w:t>
            </w:r>
          </w:p>
        </w:tc>
        <w:tc>
          <w:tcPr>
            <w:tcW w:w="1029" w:type="dxa"/>
            <w:hideMark/>
          </w:tcPr>
          <w:p w14:paraId="332CC3D2"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32</w:t>
            </w:r>
          </w:p>
        </w:tc>
      </w:tr>
      <w:tr w:rsidR="00DF399E" w:rsidRPr="003B45FD" w14:paraId="245F5AF5" w14:textId="77777777" w:rsidTr="00DF399E">
        <w:trPr>
          <w:cantSplit/>
        </w:trPr>
        <w:tc>
          <w:tcPr>
            <w:tcW w:w="3113" w:type="dxa"/>
            <w:hideMark/>
          </w:tcPr>
          <w:p w14:paraId="424BED00" w14:textId="77777777" w:rsidR="00DF399E" w:rsidRPr="003B45FD" w:rsidRDefault="00DF399E">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Trust</w:t>
            </w:r>
          </w:p>
        </w:tc>
        <w:tc>
          <w:tcPr>
            <w:tcW w:w="1337" w:type="dxa"/>
            <w:hideMark/>
          </w:tcPr>
          <w:p w14:paraId="75CFF981"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169</w:t>
            </w:r>
          </w:p>
        </w:tc>
        <w:tc>
          <w:tcPr>
            <w:tcW w:w="1337" w:type="dxa"/>
            <w:hideMark/>
          </w:tcPr>
          <w:p w14:paraId="46A3C844"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48</w:t>
            </w:r>
          </w:p>
        </w:tc>
        <w:tc>
          <w:tcPr>
            <w:tcW w:w="1029" w:type="dxa"/>
            <w:hideMark/>
          </w:tcPr>
          <w:p w14:paraId="1446C308"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3.496</w:t>
            </w:r>
          </w:p>
        </w:tc>
        <w:tc>
          <w:tcPr>
            <w:tcW w:w="1029" w:type="dxa"/>
            <w:hideMark/>
          </w:tcPr>
          <w:p w14:paraId="79B4B3B7"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01</w:t>
            </w:r>
          </w:p>
        </w:tc>
      </w:tr>
      <w:tr w:rsidR="00DF399E" w:rsidRPr="003B45FD" w14:paraId="62FB7E29" w14:textId="77777777" w:rsidTr="00DF399E">
        <w:trPr>
          <w:cantSplit/>
        </w:trPr>
        <w:tc>
          <w:tcPr>
            <w:tcW w:w="3113" w:type="dxa"/>
            <w:tcBorders>
              <w:top w:val="nil"/>
              <w:left w:val="nil"/>
              <w:bottom w:val="single" w:sz="4" w:space="0" w:color="auto"/>
              <w:right w:val="nil"/>
            </w:tcBorders>
            <w:hideMark/>
          </w:tcPr>
          <w:p w14:paraId="79313CFF" w14:textId="77777777" w:rsidR="00DF399E" w:rsidRPr="003B45FD" w:rsidRDefault="00DF399E">
            <w:pPr>
              <w:autoSpaceDE w:val="0"/>
              <w:autoSpaceDN w:val="0"/>
              <w:adjustRightInd w:val="0"/>
              <w:spacing w:after="0" w:line="320" w:lineRule="atLeast"/>
              <w:ind w:left="60" w:right="60"/>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Coworker Relationship * Trust</w:t>
            </w:r>
          </w:p>
        </w:tc>
        <w:tc>
          <w:tcPr>
            <w:tcW w:w="1337" w:type="dxa"/>
            <w:tcBorders>
              <w:top w:val="nil"/>
              <w:left w:val="nil"/>
              <w:bottom w:val="single" w:sz="4" w:space="0" w:color="auto"/>
              <w:right w:val="nil"/>
            </w:tcBorders>
            <w:hideMark/>
          </w:tcPr>
          <w:p w14:paraId="70FDF43A"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75</w:t>
            </w:r>
          </w:p>
        </w:tc>
        <w:tc>
          <w:tcPr>
            <w:tcW w:w="1337" w:type="dxa"/>
            <w:tcBorders>
              <w:top w:val="nil"/>
              <w:left w:val="nil"/>
              <w:bottom w:val="single" w:sz="4" w:space="0" w:color="auto"/>
              <w:right w:val="nil"/>
            </w:tcBorders>
            <w:hideMark/>
          </w:tcPr>
          <w:p w14:paraId="598F3CFF"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27</w:t>
            </w:r>
          </w:p>
        </w:tc>
        <w:tc>
          <w:tcPr>
            <w:tcW w:w="1029" w:type="dxa"/>
            <w:tcBorders>
              <w:top w:val="nil"/>
              <w:left w:val="nil"/>
              <w:bottom w:val="single" w:sz="4" w:space="0" w:color="auto"/>
              <w:right w:val="nil"/>
            </w:tcBorders>
            <w:hideMark/>
          </w:tcPr>
          <w:p w14:paraId="6723DA13"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2.806</w:t>
            </w:r>
          </w:p>
        </w:tc>
        <w:tc>
          <w:tcPr>
            <w:tcW w:w="1029" w:type="dxa"/>
            <w:tcBorders>
              <w:top w:val="nil"/>
              <w:left w:val="nil"/>
              <w:bottom w:val="single" w:sz="4" w:space="0" w:color="auto"/>
              <w:right w:val="nil"/>
            </w:tcBorders>
            <w:hideMark/>
          </w:tcPr>
          <w:p w14:paraId="65720A21" w14:textId="77777777" w:rsidR="00DF399E" w:rsidRPr="003B45FD" w:rsidRDefault="00DF399E">
            <w:pPr>
              <w:autoSpaceDE w:val="0"/>
              <w:autoSpaceDN w:val="0"/>
              <w:adjustRightInd w:val="0"/>
              <w:spacing w:after="0" w:line="320" w:lineRule="atLeast"/>
              <w:ind w:left="60" w:right="60"/>
              <w:jc w:val="right"/>
              <w:rPr>
                <w:rFonts w:ascii="Times New Roman" w:hAnsi="Times New Roman" w:cs="Times New Roman"/>
                <w:color w:val="000000" w:themeColor="text1"/>
                <w:sz w:val="24"/>
                <w:szCs w:val="24"/>
              </w:rPr>
            </w:pPr>
            <w:r w:rsidRPr="003B45FD">
              <w:rPr>
                <w:rFonts w:ascii="Times New Roman" w:hAnsi="Times New Roman" w:cs="Times New Roman"/>
                <w:color w:val="000000" w:themeColor="text1"/>
                <w:sz w:val="24"/>
                <w:szCs w:val="24"/>
              </w:rPr>
              <w:t>.006</w:t>
            </w:r>
          </w:p>
        </w:tc>
      </w:tr>
    </w:tbl>
    <w:p w14:paraId="6E6F837D" w14:textId="77777777" w:rsidR="00DF399E" w:rsidRPr="003B45FD" w:rsidRDefault="00DF399E" w:rsidP="00DF399E">
      <w:pPr>
        <w:autoSpaceDE w:val="0"/>
        <w:autoSpaceDN w:val="0"/>
        <w:adjustRightInd w:val="0"/>
        <w:spacing w:after="0" w:line="400" w:lineRule="atLeast"/>
        <w:ind w:left="720"/>
        <w:rPr>
          <w:rFonts w:ascii="Times New Roman" w:hAnsi="Times New Roman" w:cs="Times New Roman"/>
          <w:sz w:val="24"/>
          <w:szCs w:val="24"/>
        </w:rPr>
      </w:pPr>
      <w:r w:rsidRPr="003B45FD">
        <w:rPr>
          <w:rFonts w:ascii="Times New Roman" w:hAnsi="Times New Roman" w:cs="Times New Roman"/>
          <w:color w:val="010205"/>
          <w:sz w:val="24"/>
          <w:szCs w:val="24"/>
        </w:rPr>
        <w:t xml:space="preserve">  a. Dependent Variable: Organizational Engagement</w:t>
      </w:r>
    </w:p>
    <w:p w14:paraId="131A0C05" w14:textId="694BCEFE" w:rsidR="00DF399E" w:rsidRPr="003B45FD" w:rsidRDefault="00DF399E" w:rsidP="00FF5FCE">
      <w:pPr>
        <w:rPr>
          <w:rFonts w:ascii="Times New Roman" w:hAnsi="Times New Roman" w:cs="Times New Roman"/>
          <w:sz w:val="24"/>
          <w:szCs w:val="24"/>
        </w:rPr>
      </w:pPr>
    </w:p>
    <w:p w14:paraId="1C50C270" w14:textId="471446EC" w:rsidR="00DF399E" w:rsidRPr="003B45FD" w:rsidRDefault="00DF399E" w:rsidP="004F077E">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Figure 2 shows the interaction between trust in management and coworker relationships. This figure illustrates that trust in management moderates the influence of coworker relationships on organizational engagement, so that coworker relationships affect organizational engagement in low, average, and high trust in management. This finding strengthens support for hypothesis 2. A strong effect is seen in high trust in management compared to average and low. In low trust in management, the coworker relationship with organizational engagement is also low. However, there is a stronger relationship at the level of trust in management average than low trust in management. A very strong relationship with coworker relations with organizational engagement occurs in strong trust in management as well. The stronger the trust in management, the stronger the coworker relationship will have on organizational engagement.</w:t>
      </w:r>
    </w:p>
    <w:p w14:paraId="6FF1B6F4" w14:textId="2704AC13" w:rsidR="00DF399E" w:rsidRPr="003B45FD" w:rsidRDefault="00DF399E" w:rsidP="00FF5FCE">
      <w:pPr>
        <w:rPr>
          <w:rFonts w:ascii="Times New Roman" w:hAnsi="Times New Roman" w:cs="Times New Roman"/>
          <w:sz w:val="24"/>
          <w:szCs w:val="24"/>
        </w:rPr>
      </w:pPr>
    </w:p>
    <w:p w14:paraId="794A0B13" w14:textId="110175A5" w:rsidR="00DF399E" w:rsidRPr="003B45FD" w:rsidRDefault="00DF399E" w:rsidP="00F61101">
      <w:pPr>
        <w:jc w:val="center"/>
        <w:rPr>
          <w:rFonts w:ascii="Times New Roman" w:hAnsi="Times New Roman" w:cs="Times New Roman"/>
          <w:sz w:val="24"/>
          <w:szCs w:val="24"/>
        </w:rPr>
      </w:pPr>
      <w:r w:rsidRPr="003B45FD">
        <w:rPr>
          <w:rFonts w:ascii="Times New Roman" w:hAnsi="Times New Roman" w:cs="Times New Roman"/>
          <w:noProof/>
          <w:sz w:val="24"/>
          <w:szCs w:val="24"/>
        </w:rPr>
        <w:drawing>
          <wp:inline distT="0" distB="0" distL="0" distR="0" wp14:anchorId="6C600D4C" wp14:editId="3BEB02AA">
            <wp:extent cx="5114925" cy="3379470"/>
            <wp:effectExtent l="0" t="0" r="952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7">
                      <a:extLst>
                        <a:ext uri="{28A0092B-C50C-407E-A947-70E740481C1C}">
                          <a14:useLocalDpi xmlns:a14="http://schemas.microsoft.com/office/drawing/2010/main" val="0"/>
                        </a:ext>
                      </a:extLst>
                    </a:blip>
                    <a:srcRect r="10748"/>
                    <a:stretch/>
                  </pic:blipFill>
                  <pic:spPr bwMode="auto">
                    <a:xfrm>
                      <a:off x="0" y="0"/>
                      <a:ext cx="5114925" cy="3379470"/>
                    </a:xfrm>
                    <a:prstGeom prst="rect">
                      <a:avLst/>
                    </a:prstGeom>
                    <a:noFill/>
                    <a:ln>
                      <a:noFill/>
                    </a:ln>
                    <a:extLst>
                      <a:ext uri="{53640926-AAD7-44D8-BBD7-CCE9431645EC}">
                        <a14:shadowObscured xmlns:a14="http://schemas.microsoft.com/office/drawing/2010/main"/>
                      </a:ext>
                    </a:extLst>
                  </pic:spPr>
                </pic:pic>
              </a:graphicData>
            </a:graphic>
          </wp:inline>
        </w:drawing>
      </w:r>
    </w:p>
    <w:p w14:paraId="000AEFEC" w14:textId="267B60CE" w:rsidR="00DF399E" w:rsidRPr="003B45FD" w:rsidRDefault="00DF399E" w:rsidP="00FF5FCE">
      <w:pPr>
        <w:rPr>
          <w:rFonts w:ascii="Times New Roman" w:hAnsi="Times New Roman" w:cs="Times New Roman"/>
          <w:sz w:val="24"/>
          <w:szCs w:val="24"/>
        </w:rPr>
      </w:pPr>
      <w:r w:rsidRPr="003B45FD">
        <w:rPr>
          <w:rFonts w:ascii="Times New Roman" w:hAnsi="Times New Roman" w:cs="Times New Roman"/>
          <w:sz w:val="24"/>
          <w:szCs w:val="24"/>
        </w:rPr>
        <w:t>Figure 2. The plot of co-worker relationships with trust in management on organizational engagement (low -1SD, average, high + 1SD)</w:t>
      </w:r>
    </w:p>
    <w:p w14:paraId="46A9EC3C" w14:textId="77777777" w:rsidR="00E0520B" w:rsidRPr="00C87CCC" w:rsidRDefault="00E0520B" w:rsidP="00E0520B">
      <w:pPr>
        <w:rPr>
          <w:rFonts w:ascii="Times New Roman" w:hAnsi="Times New Roman" w:cs="Times New Roman"/>
          <w:b/>
          <w:bCs/>
          <w:sz w:val="24"/>
          <w:szCs w:val="24"/>
        </w:rPr>
      </w:pPr>
      <w:r w:rsidRPr="00C87CCC">
        <w:rPr>
          <w:rFonts w:ascii="Times New Roman" w:hAnsi="Times New Roman" w:cs="Times New Roman"/>
          <w:b/>
          <w:bCs/>
          <w:sz w:val="24"/>
          <w:szCs w:val="24"/>
        </w:rPr>
        <w:t>Discussion</w:t>
      </w:r>
    </w:p>
    <w:p w14:paraId="70E7B703" w14:textId="77777777"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is study examines the effect of coworker relationships on organizational engagement. This influence is assessed by moderating trust in management. The results show that coworker relationships affect organizational engagement and confirm hypothesis 1. These findings are in line with previous studies. Laaser and Bolton (2017) state that coworker </w:t>
      </w:r>
      <w:r w:rsidRPr="003B45FD">
        <w:rPr>
          <w:rFonts w:ascii="Times New Roman" w:hAnsi="Times New Roman" w:cs="Times New Roman"/>
          <w:sz w:val="24"/>
          <w:szCs w:val="24"/>
        </w:rPr>
        <w:lastRenderedPageBreak/>
        <w:t>relationships are significant in banking organizations. The application of technology to performance management causes coworker relationships to become more objective, thus cutting ties and causing conflict.</w:t>
      </w:r>
    </w:p>
    <w:p w14:paraId="5983F113" w14:textId="20E76794"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Meanwhile, working in banking requires ethics and care. Therefore, the relationship between coworkers is one crucial factor that cannot be ignored. Other findings indicate that coworker interaction will lead to employees' desire to behave responsibly (Love &amp; Dustin, 2014). Good coworker relationships can also increase the impact of training (Raabe &amp; Behr, 2003) and increase friendships. Coworker relationships that exist from working together and </w:t>
      </w:r>
      <w:r w:rsidR="00B942BC">
        <w:rPr>
          <w:rFonts w:ascii="Times New Roman" w:hAnsi="Times New Roman" w:cs="Times New Roman"/>
          <w:sz w:val="24"/>
          <w:szCs w:val="24"/>
        </w:rPr>
        <w:t>proximity</w:t>
      </w:r>
      <w:r w:rsidRPr="003B45FD">
        <w:rPr>
          <w:rFonts w:ascii="Times New Roman" w:hAnsi="Times New Roman" w:cs="Times New Roman"/>
          <w:sz w:val="24"/>
          <w:szCs w:val="24"/>
        </w:rPr>
        <w:t xml:space="preserve"> will increase friendships, and friendships become close friends (Sias and Cahill, 1998). These friendship relationships are formed because of problems that are resolved together, thereby increasing the intensity of communication and the relationship's closeness.</w:t>
      </w:r>
    </w:p>
    <w:p w14:paraId="1D2E7FA6" w14:textId="00529994"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More broadly, coworker relationships affect perceptions, attitudes, OCB, and performance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Chiaburu","given":"D. S.","non-dropping-particle":"","parse-names":false,"suffix":""},{"dropping-particle":"","family":"Harrison","given":"D. A.","non-dropping-particle":"","parse-names":false,"suffix":""}],"container-title":"Journal of Applied Psychology","id":"ITEM-1","issue":"5","issued":{"date-parts":[["2008"]]},"page":"1082–1103","title":"Do Peers Make the Place? Conceptual Synthesis and Meta-Analysis of Coworker Effects on Perceptions, Attitudes, OCBs, and Performance","type":"article-journal","volume":"93"},"uris":["http://www.mendeley.com/documents/?uuid=18318f12-f64c-469d-9a08-fec8d2d1b68d"]}],"mendeley":{"formattedCitation":"(Chiaburu &amp; Harrison, 2008)","plainTextFormattedCitation":"(Chiaburu &amp; Harrison, 2008)","previouslyFormattedCitation":"(Chiaburu &amp; Harrison, 2008)"},"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Chiaburu &amp; Harrison, 2008)</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Conversely, the exchange (transactions) in coworker relationships has a negative impact on organizational commitment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Sherony","given":"K. M.","non-dropping-particle":"","parse-names":false,"suffix":""},{"dropping-particle":"","family":"Green","given":"S. G.","non-dropping-particle":"","parse-names":false,"suffix":""}],"container-title":"Journal of Applied Psychology","id":"ITEM-1","issue":"3542–548","issued":{"date-parts":[["2002"]]},"title":"Coworker Exchange: Relationships Between Coworkers, Leader–Member Exchange, and Work Attitudes","type":"article-journal","volume":"87"},"uris":["http://www.mendeley.com/documents/?uuid=33a385a2-646c-4e77-9f58-5fd57ab9d880"]}],"mendeley":{"formattedCitation":"(Sherony &amp; Green, 2002)","plainTextFormattedCitation":"(Sherony &amp; Green, 2002)","previouslyFormattedCitation":"(Sherony &amp; Green, 2002)"},"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Sherony &amp; Green, 2002)</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refore, personal vision and positive mood will affect organizational engagement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Mahon","given":"E. G.","non-dropping-particle":"","parse-names":false,"suffix":""},{"dropping-particle":"","family":"Taylor","given":"S. N.","non-dropping-particle":"","parse-names":false,"suffix":""},{"dropping-particle":"","family":"Boyatzis","given":"R. E.","non-dropping-particle":"","parse-names":false,"suffix":""}],"container-title":"Frontiers in Psychology","id":"ITEM-1","issued":{"date-parts":[["2014"]]},"page":"1-11","title":"Antecedents of organizational engagement: exploring vision, mood and perceived organizational support with emotional intelligence as a moderator","type":"article-journal","volume":"5"},"uris":["http://www.mendeley.com/documents/?uuid=e92cfd19-3af5-4735-b12b-6a6529fb7f05"]}],"mendeley":{"formattedCitation":"(Mahon et al., 2014)","plainTextFormattedCitation":"(Mahon et al., 2014)","previouslyFormattedCitation":"(Mahon et al., 2014)"},"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Mahon et al., 2014)</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Thus these previous studies support the findings of this study that coworker relationships affect organizational engagement.</w:t>
      </w:r>
    </w:p>
    <w:p w14:paraId="733785D4" w14:textId="330BE6FA"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Organizational engagement is the desire to remain a member of the organization, namely the desire to remain comfortable with organizational values ​​and strive for the organization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Becker","given":"T. E.","non-dropping-particle":"","parse-names":false,"suffix":""},{"dropping-particle":"","family":"Randall","given":"D. M.","non-dropping-particle":"","parse-names":false,"suffix":""},{"dropping-particle":"","family":"Riegel","given":"C. D.","non-dropping-particle":"","parse-names":false,"suffix":""}],"container-title":"J1ournal of Management","id":"ITEM-1","issue":"4","issued":{"date-parts":[["1995"]]},"page":"617–638","title":"The Multidimensional View of Commitment and the Theory of Reasoned Action: A Comparative Evaluation","type":"article-journal","volume":"21"},"uris":["http://www.mendeley.com/documents/?uuid=35042028-a8b1-4ec7-808c-a531b53817af"]}],"mendeley":{"formattedCitation":"(Becker et al., 1995)","plainTextFormattedCitation":"(Becker et al., 1995)","previouslyFormattedCitation":"(Becker et al., 1995)"},"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Becker et al., 1995)</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Organizational engagement provides important outcomes for employees. Psychological conditions can create a bond with employees with a good match between employees, performance and freedom of decision making. Organizational engagement also reduces employees' desire to leave the organization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Juhdi","given":"N.","non-dropping-particle":"","parse-names":false,"suffix":""},{"dropping-particle":"","family":"Pa'wan","given":"F.","non-dropping-particle":"","parse-names":false,"suffix":""},{"dropping-particle":"","family":"Hansaram","given":"R. M. K.","non-dropping-particle":"","parse-names":false,"suffix":""}],"container-title":"The International Journal of Human Resource Management","id":"ITEM-1","issue":"15","issued":{"date-parts":[["2013"]]},"page":"3002-3019","title":"HR practices and turnover intention: the mediating roles of organizational commitment and organizational engagement in a selected region in Malaysia","type":"article-journal","volume":"24"},"uris":["http://www.mendeley.com/documents/?uuid=23ea5d0b-e9dd-4fc8-b282-3e6a6e253e8a"]}],"mendeley":{"formattedCitation":"(Juhdi et al., 2013)","plainTextFormattedCitation":"(Juhdi et al., 2013)","previouslyFormattedCitation":"(Juhdi et al., 2013)"},"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Juhdi et al., 2013)</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In addition, organizational support can affect organizational engagement (Saks, 2006).</w:t>
      </w:r>
    </w:p>
    <w:p w14:paraId="00125748" w14:textId="4F9034C8"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Coworker relationships in banking organizations will increase intense communication among workers. The tasks carried out to achieve task performance and contextual performance in banking</w:t>
      </w:r>
      <w:r w:rsidR="00705C63">
        <w:rPr>
          <w:rFonts w:ascii="Times New Roman" w:hAnsi="Times New Roman" w:cs="Times New Roman"/>
          <w:sz w:val="24"/>
          <w:szCs w:val="24"/>
        </w:rPr>
        <w:t xml:space="preserve">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Widyastuti","given":"K.","non-dropping-particle":"","parse-names":false,"suffix":""},{"dropping-particle":"","family":"Hayati","given":"K.","non-dropping-particle":"","parse-names":false,"suffix":""},{"dropping-particle":"","family":"Ahadiat","given":"A.","non-dropping-particle":"","parse-names":false,"suffix":""}],"container-title":"Test Engineering and Management","id":"ITEM-1","issue":"May-June","issued":{"date-parts":[["2020"]]},"page":"8485 – 8497","title":"Effect of Ethical Leadership on Performance: Validation of Task Performance Measurement in Banking Context","type":"article-journal","volume":"83"},"uris":["http://www.mendeley.com/documents/?uuid=89c1adba-82d2-4918-9a25-5d7cf7dfc51d"]}],"mendeley":{"formattedCitation":"(Widyastuti et al., 2020)","plainTextFormattedCitation":"(Widyastuti et al., 2020)","previouslyFormattedCitation":"(Widyastuti et al., 2020)"},"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Widyastuti et al., 2020)</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Widyastuti et al., 2020) require a high interaction intensity. The intensity of communication and </w:t>
      </w:r>
      <w:r w:rsidR="00B942BC">
        <w:rPr>
          <w:rFonts w:ascii="Times New Roman" w:hAnsi="Times New Roman" w:cs="Times New Roman"/>
          <w:sz w:val="24"/>
          <w:szCs w:val="24"/>
        </w:rPr>
        <w:t xml:space="preserve">proximity </w:t>
      </w:r>
      <w:r w:rsidRPr="003B45FD">
        <w:rPr>
          <w:rFonts w:ascii="Times New Roman" w:hAnsi="Times New Roman" w:cs="Times New Roman"/>
          <w:sz w:val="24"/>
          <w:szCs w:val="24"/>
        </w:rPr>
        <w:t xml:space="preserve">in office will increase the relationship to be coworkers. This relationship will improve organizational engagement on banking workers. However, coworker relationships do not always go well without problems. Coworker's emotional state can negatively affect interpersonal relationships </w:t>
      </w:r>
      <w:r w:rsidR="00705C63">
        <w:rPr>
          <w:rFonts w:ascii="Times New Roman" w:hAnsi="Times New Roman" w:cs="Times New Roman"/>
          <w:sz w:val="24"/>
          <w:szCs w:val="24"/>
        </w:rPr>
        <w:fldChar w:fldCharType="begin" w:fldLock="1"/>
      </w:r>
      <w:r w:rsidR="00705C63">
        <w:rPr>
          <w:rFonts w:ascii="Times New Roman" w:hAnsi="Times New Roman" w:cs="Times New Roman"/>
          <w:sz w:val="24"/>
          <w:szCs w:val="24"/>
        </w:rPr>
        <w:instrText>ADDIN CSL_CITATION {"citationItems":[{"id":"ITEM-1","itemData":{"author":[{"dropping-particle":"","family":"Bergmann","given":"T. J.","non-dropping-particle":"","parse-names":false,"suffix":""},{"dropping-particle":"","family":"Volkema","given":"R. J.","non-dropping-particle":"","parse-names":false,"suffix":""}],"container-title":"Journal of Organizational Behavior","id":"ITEM-1","issued":{"date-parts":[["1994"]]},"page":"467–471","title":"Issues, behavioral responses and consequences in interpersonal conﬂicts","type":"article-journal","volume":"15"},"uris":["http://www.mendeley.com/documents/?uuid=dbdc9245-670d-4b32-b2a3-2e7a0f04aaa7"]},{"id":"ITEM-2","itemData":{"author":[{"dropping-particle":"","family":"Deutch","given":"M.","non-dropping-particle":"","parse-names":false,"suffix":""}],"container-title":"Journal of Social Issues","id":"ITEM-2","issued":{"date-parts":[["1969"]]},"page":"7–41","title":"Conﬂicts: Productive and destructive","type":"article-journal","volume":"25"},"uris":["http://www.mendeley.com/documents/?uuid=0e417f43-ea7e-4f05-8bf9-26b417058a00"]}],"mendeley":{"formattedCitation":"(Bergmann &amp; Volkema, 1994; Deutch, 1969)","manualFormatting":"( e.g., Bergmann &amp; Volkema, 1994; Deutch, 1969)","plainTextFormattedCitation":"(Bergmann &amp; Volkema, 1994; Deutch, 1969)","previouslyFormattedCitation":"(Bergmann &amp; Volkema, 1994; Deutch, 1969)"},"properties":{"noteIndex":0},"schema":"https://github.com/citation-style-language/schema/raw/master/csl-citation.json"}</w:instrText>
      </w:r>
      <w:r w:rsidR="00705C63">
        <w:rPr>
          <w:rFonts w:ascii="Times New Roman" w:hAnsi="Times New Roman" w:cs="Times New Roman"/>
          <w:sz w:val="24"/>
          <w:szCs w:val="24"/>
        </w:rPr>
        <w:fldChar w:fldCharType="separate"/>
      </w:r>
      <w:r w:rsidR="00705C63" w:rsidRPr="00705C63">
        <w:rPr>
          <w:rFonts w:ascii="Times New Roman" w:hAnsi="Times New Roman" w:cs="Times New Roman"/>
          <w:noProof/>
          <w:sz w:val="24"/>
          <w:szCs w:val="24"/>
        </w:rPr>
        <w:t xml:space="preserve">( </w:t>
      </w:r>
      <w:r w:rsidR="00705C63" w:rsidRPr="003B45FD">
        <w:rPr>
          <w:rFonts w:ascii="Times New Roman" w:hAnsi="Times New Roman" w:cs="Times New Roman"/>
          <w:noProof/>
          <w:sz w:val="24"/>
          <w:szCs w:val="24"/>
        </w:rPr>
        <w:t xml:space="preserve">e.g., </w:t>
      </w:r>
      <w:r w:rsidR="00705C63" w:rsidRPr="00705C63">
        <w:rPr>
          <w:rFonts w:ascii="Times New Roman" w:hAnsi="Times New Roman" w:cs="Times New Roman"/>
          <w:noProof/>
          <w:sz w:val="24"/>
          <w:szCs w:val="24"/>
        </w:rPr>
        <w:t>Bergmann &amp; Volkema, 1994; Deutch, 1969)</w:t>
      </w:r>
      <w:r w:rsidR="00705C63">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 results of emotional research show that anger and frustration due to interpersonal conflict can produce verbal aggression and behavior towards parties that provoke conflict </w:t>
      </w:r>
      <w:r w:rsidR="003325BF">
        <w:rPr>
          <w:rFonts w:ascii="Times New Roman" w:hAnsi="Times New Roman" w:cs="Times New Roman"/>
          <w:sz w:val="24"/>
          <w:szCs w:val="24"/>
        </w:rPr>
        <w:fldChar w:fldCharType="begin" w:fldLock="1"/>
      </w:r>
      <w:r w:rsidR="003325BF">
        <w:rPr>
          <w:rFonts w:ascii="Times New Roman" w:hAnsi="Times New Roman" w:cs="Times New Roman"/>
          <w:sz w:val="24"/>
          <w:szCs w:val="24"/>
        </w:rPr>
        <w:instrText>ADDIN CSL_CITATION {"citationItems":[{"id":"ITEM-1","itemData":{"author":[{"dropping-particle":"","family":"Ambrose","given":"M. L.","non-dropping-particle":"","parse-names":false,"suffix":""},{"dropping-particle":"","family":"Seabright","given":"M. A.","non-dropping-particle":"","parse-names":false,"suffix":""},{"dropping-particle":"","family":"Schminke","given":"M.","non-dropping-particle":"","parse-names":false,"suffix":""}],"container-title":"Organizational Behavior and Human Decision Processes","id":"ITEM-1","issued":{"date-parts":[["2002"]]},"page":"947–965","title":"Sabotage in the workplace: The role of organizational injustice","type":"article-journal","volume":"89"},"uris":["http://www.mendeley.com/documents/?uuid=31434e6b-c6b1-4eb4-a6ee-e48c93c523ae"]},{"id":"ITEM-2","itemData":{"author":[{"dropping-particle":"","family":"Fox","given":"S.","non-dropping-particle":"","parse-names":false,"suffix":""},{"dropping-particle":"","family":"Spector","given":"P. E.","non-dropping-particle":"","parse-names":false,"suffix":""}],"container-title":"Journal of Organizational Behavior","id":"ITEM-2","issued":{"date-parts":[["1999"]]},"page":"915–931","title":"A model of work frustration–aggression. Journal of Organizational Behavior","type":"article-journal","volume":"20"},"uris":["http://www.mendeley.com/documents/?uuid=057d2539-1a76-44ca-989e-eb7c44450ddf"]}],"mendeley":{"formattedCitation":"(Ambrose et al., 2002; Fox &amp; Spector, 1999)","manualFormatting":"( e.g., Ambrose et al., 2002; Fox &amp; Spector, 1999)","plainTextFormattedCitation":"(Ambrose et al., 2002; Fox &amp; Spector, 1999)","previouslyFormattedCitation":"(Ambrose et al., 2002; Fox &amp; Spector, 1999)"},"properties":{"noteIndex":0},"schema":"https://github.com/citation-style-language/schema/raw/master/csl-citation.json"}</w:instrText>
      </w:r>
      <w:r w:rsidR="003325BF">
        <w:rPr>
          <w:rFonts w:ascii="Times New Roman" w:hAnsi="Times New Roman" w:cs="Times New Roman"/>
          <w:sz w:val="24"/>
          <w:szCs w:val="24"/>
        </w:rPr>
        <w:fldChar w:fldCharType="separate"/>
      </w:r>
      <w:r w:rsidR="003325BF" w:rsidRPr="003325BF">
        <w:rPr>
          <w:rFonts w:ascii="Times New Roman" w:hAnsi="Times New Roman" w:cs="Times New Roman"/>
          <w:noProof/>
          <w:sz w:val="24"/>
          <w:szCs w:val="24"/>
        </w:rPr>
        <w:t xml:space="preserve">( </w:t>
      </w:r>
      <w:r w:rsidR="003325BF" w:rsidRPr="003B45FD">
        <w:rPr>
          <w:rFonts w:ascii="Times New Roman" w:hAnsi="Times New Roman" w:cs="Times New Roman"/>
          <w:noProof/>
          <w:sz w:val="24"/>
          <w:szCs w:val="24"/>
        </w:rPr>
        <w:t>e.g</w:t>
      </w:r>
      <w:r w:rsidR="003325BF">
        <w:rPr>
          <w:rFonts w:ascii="Times New Roman" w:hAnsi="Times New Roman" w:cs="Times New Roman"/>
          <w:noProof/>
          <w:sz w:val="24"/>
          <w:szCs w:val="24"/>
        </w:rPr>
        <w:t>.,</w:t>
      </w:r>
      <w:r w:rsidR="003325BF" w:rsidRPr="003325BF">
        <w:rPr>
          <w:rFonts w:ascii="Times New Roman" w:hAnsi="Times New Roman" w:cs="Times New Roman"/>
          <w:noProof/>
          <w:sz w:val="24"/>
          <w:szCs w:val="24"/>
        </w:rPr>
        <w:t xml:space="preserve"> Ambrose et al., 2002; Fox &amp; Spector, 1999)</w:t>
      </w:r>
      <w:r w:rsidR="003325BF">
        <w:rPr>
          <w:rFonts w:ascii="Times New Roman" w:hAnsi="Times New Roman" w:cs="Times New Roman"/>
          <w:sz w:val="24"/>
          <w:szCs w:val="24"/>
        </w:rPr>
        <w:fldChar w:fldCharType="end"/>
      </w:r>
      <w:r w:rsidRPr="003B45FD">
        <w:rPr>
          <w:rFonts w:ascii="Times New Roman" w:hAnsi="Times New Roman" w:cs="Times New Roman"/>
          <w:sz w:val="24"/>
          <w:szCs w:val="24"/>
        </w:rPr>
        <w:t>. Future studies can explore the effect of coworker conflict on organizational engagement.</w:t>
      </w:r>
    </w:p>
    <w:p w14:paraId="61FA517E" w14:textId="77777777"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Furthermore, this study's second hypothesis is confirmed; the effect of coworker relationship on organizational engagement is moderated by trust in management. These findings indicate that trust in management moderates the effect of coworker relationships on organizational engagement. This moderating effect varies at three levels: low, average, and strong. On the low influence of moderation in trust in management, it appears that interactions occur in low coworker relationships and organizational engagement. It means that if trust in management is low, coworker relationships will also have less effect on organizational engagement. When trust in management increases at an average level, the influence of coworker relationships on organizational engagement is stronger. The best thing happens at a high level of trust in management; at this level, coworker relationships' influence on organizational engagement becomes very strong.</w:t>
      </w:r>
    </w:p>
    <w:p w14:paraId="41A8D22A" w14:textId="377D73FB" w:rsidR="00E0520B" w:rsidRPr="003B45FD"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 xml:space="preserve">The results of this study are in line with research by </w:t>
      </w:r>
      <w:r w:rsidR="003325BF">
        <w:rPr>
          <w:rFonts w:ascii="Times New Roman" w:hAnsi="Times New Roman" w:cs="Times New Roman"/>
          <w:sz w:val="24"/>
          <w:szCs w:val="24"/>
        </w:rPr>
        <w:fldChar w:fldCharType="begin" w:fldLock="1"/>
      </w:r>
      <w:r w:rsidR="003325BF">
        <w:rPr>
          <w:rFonts w:ascii="Times New Roman" w:hAnsi="Times New Roman" w:cs="Times New Roman"/>
          <w:sz w:val="24"/>
          <w:szCs w:val="24"/>
        </w:rPr>
        <w:instrText>ADDIN CSL_CITATION {"citationItems":[{"id":"ITEM-1","itemData":{"author":[{"dropping-particle":"","family":"Jiang","given":"L.","non-dropping-particle":"","parse-names":false,"suffix":""},{"dropping-particle":"","family":"Probst","given":"T. M.","non-dropping-particle":"","parse-names":false,"suffix":""}],"container-title":"Economic and Industrial Democracy","id":"ITEM-1","issue":"2","issued":{"date-parts":[["2019"]]},"page":"409 –433","title":"The moderating effect of trust in management on consequences of job insecurity","type":"article-journal","volume":"40"},"uris":["http://www.mendeley.com/documents/?uuid=da43b836-936b-425c-898c-cc54aecda2d3"]}],"mendeley":{"formattedCitation":"(L. Jiang &amp; Probst, 2019)","plainTextFormattedCitation":"(L. Jiang &amp; Probst, 2019)","previouslyFormattedCitation":"(L. Jiang &amp; Probst, 2019)"},"properties":{"noteIndex":0},"schema":"https://github.com/citation-style-language/schema/raw/master/csl-citation.json"}</w:instrText>
      </w:r>
      <w:r w:rsidR="003325BF">
        <w:rPr>
          <w:rFonts w:ascii="Times New Roman" w:hAnsi="Times New Roman" w:cs="Times New Roman"/>
          <w:sz w:val="24"/>
          <w:szCs w:val="24"/>
        </w:rPr>
        <w:fldChar w:fldCharType="separate"/>
      </w:r>
      <w:r w:rsidR="003325BF" w:rsidRPr="003325BF">
        <w:rPr>
          <w:rFonts w:ascii="Times New Roman" w:hAnsi="Times New Roman" w:cs="Times New Roman"/>
          <w:noProof/>
          <w:sz w:val="24"/>
          <w:szCs w:val="24"/>
        </w:rPr>
        <w:t>(L. Jiang &amp; Probst, 2019)</w:t>
      </w:r>
      <w:r w:rsidR="003325BF">
        <w:rPr>
          <w:rFonts w:ascii="Times New Roman" w:hAnsi="Times New Roman" w:cs="Times New Roman"/>
          <w:sz w:val="24"/>
          <w:szCs w:val="24"/>
        </w:rPr>
        <w:fldChar w:fldCharType="end"/>
      </w:r>
      <w:r w:rsidRPr="003B45FD">
        <w:rPr>
          <w:rFonts w:ascii="Times New Roman" w:hAnsi="Times New Roman" w:cs="Times New Roman"/>
          <w:sz w:val="24"/>
          <w:szCs w:val="24"/>
        </w:rPr>
        <w:t xml:space="preserve">. The study found that trust in management can be a buffer for the influence of job insecurity on job-related outcomes. In high trust in management, job insecurity is not related to job satisfaction. Conversely, low trust in management strengthens the negative effect of job insecurity on job </w:t>
      </w:r>
      <w:r w:rsidRPr="003B45FD">
        <w:rPr>
          <w:rFonts w:ascii="Times New Roman" w:hAnsi="Times New Roman" w:cs="Times New Roman"/>
          <w:sz w:val="24"/>
          <w:szCs w:val="24"/>
        </w:rPr>
        <w:lastRenderedPageBreak/>
        <w:t>satisfaction. Thus trust in management becomes an essential factor that strengthens the influence of coworker relationships on organizational engagement.</w:t>
      </w:r>
    </w:p>
    <w:p w14:paraId="04936642" w14:textId="77777777" w:rsidR="00E0520B" w:rsidRPr="003B45FD" w:rsidRDefault="00E0520B" w:rsidP="00E0520B">
      <w:pPr>
        <w:rPr>
          <w:rFonts w:ascii="Times New Roman" w:hAnsi="Times New Roman" w:cs="Times New Roman"/>
          <w:sz w:val="24"/>
          <w:szCs w:val="24"/>
        </w:rPr>
      </w:pPr>
    </w:p>
    <w:p w14:paraId="25C6B304" w14:textId="77777777" w:rsidR="00E0520B" w:rsidRPr="00C87CCC" w:rsidRDefault="00E0520B" w:rsidP="00B942BC">
      <w:pPr>
        <w:spacing w:after="0" w:line="240" w:lineRule="auto"/>
        <w:rPr>
          <w:rFonts w:ascii="Times New Roman" w:hAnsi="Times New Roman" w:cs="Times New Roman"/>
          <w:b/>
          <w:bCs/>
          <w:sz w:val="24"/>
          <w:szCs w:val="24"/>
        </w:rPr>
      </w:pPr>
      <w:r w:rsidRPr="00C87CCC">
        <w:rPr>
          <w:rFonts w:ascii="Times New Roman" w:hAnsi="Times New Roman" w:cs="Times New Roman"/>
          <w:b/>
          <w:bCs/>
          <w:sz w:val="24"/>
          <w:szCs w:val="24"/>
        </w:rPr>
        <w:t>Implication and limitation</w:t>
      </w:r>
    </w:p>
    <w:p w14:paraId="329711BE" w14:textId="77777777"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This research contributes to the social exchange theory. The study results show that exchange relationships between employees, such as respect, mutual trust, and loyalty, will foster good interactions among employees. Organizations that facilitate creating this situation, namely respect, mutual trust, and loyalty, will foster worker engagement to the organization. Thus this study strengthens the social exchange theory in terms of the influence of coworkers on organizational engagement. Contribution to social exchange theory is also in the moderating effect of trust in management. Workers who feel that management can be trusted will be willing to contribute to the organization and be tied to the organization.</w:t>
      </w:r>
    </w:p>
    <w:p w14:paraId="12CD18A5" w14:textId="77777777" w:rsidR="00C87CCC"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Another theoretical contribution is that this study adds to the findings on coworker relationships' effect on organizational engagement. Besides, this study also adds to the findings on the moderating role of trust in management. How trust in management can strengthen and weaken coworker relationships and organizational engagement.</w:t>
      </w:r>
    </w:p>
    <w:p w14:paraId="67E1CB90" w14:textId="484B7B7C" w:rsidR="00E0520B" w:rsidRPr="003B45FD"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Apart from these findings, this study also has limitations, namely that this study conduct in a cross-sectional manner. It cannot describe how the process of linking coworker relationships with organizational engagement occurs. These studies conducted in the banking sector, studies on other industrial sectors with different management will enrich the findings of the influence of coworker relationships and trust in management on organizational engagement.</w:t>
      </w:r>
    </w:p>
    <w:p w14:paraId="5C4B5430" w14:textId="77777777" w:rsidR="00E0520B" w:rsidRPr="003B45FD" w:rsidRDefault="00E0520B" w:rsidP="00E0520B">
      <w:pPr>
        <w:rPr>
          <w:rFonts w:ascii="Times New Roman" w:hAnsi="Times New Roman" w:cs="Times New Roman"/>
          <w:sz w:val="24"/>
          <w:szCs w:val="24"/>
        </w:rPr>
      </w:pPr>
    </w:p>
    <w:p w14:paraId="50E99F76" w14:textId="77777777" w:rsidR="00E0520B" w:rsidRPr="00C87CCC" w:rsidRDefault="00E0520B" w:rsidP="0029470C">
      <w:pPr>
        <w:spacing w:after="0" w:line="240" w:lineRule="auto"/>
        <w:rPr>
          <w:rFonts w:ascii="Times New Roman" w:hAnsi="Times New Roman" w:cs="Times New Roman"/>
          <w:b/>
          <w:bCs/>
          <w:sz w:val="24"/>
          <w:szCs w:val="24"/>
        </w:rPr>
      </w:pPr>
      <w:r w:rsidRPr="00C87CCC">
        <w:rPr>
          <w:rFonts w:ascii="Times New Roman" w:hAnsi="Times New Roman" w:cs="Times New Roman"/>
          <w:b/>
          <w:bCs/>
          <w:sz w:val="24"/>
          <w:szCs w:val="24"/>
        </w:rPr>
        <w:t>Practical implication and conclusion</w:t>
      </w:r>
    </w:p>
    <w:p w14:paraId="03EA86DA" w14:textId="0961B272" w:rsidR="00E0520B" w:rsidRDefault="00E0520B" w:rsidP="00C87CCC">
      <w:pPr>
        <w:spacing w:after="0" w:line="240" w:lineRule="auto"/>
        <w:ind w:firstLine="720"/>
        <w:jc w:val="both"/>
        <w:rPr>
          <w:rFonts w:ascii="Times New Roman" w:hAnsi="Times New Roman" w:cs="Times New Roman"/>
          <w:sz w:val="24"/>
          <w:szCs w:val="24"/>
        </w:rPr>
      </w:pPr>
      <w:r w:rsidRPr="003B45FD">
        <w:rPr>
          <w:rFonts w:ascii="Times New Roman" w:hAnsi="Times New Roman" w:cs="Times New Roman"/>
          <w:sz w:val="24"/>
          <w:szCs w:val="24"/>
        </w:rPr>
        <w:t>This study suggests organizations to pay attention and facilitate coworker relationship. Attention to coworker relationships is just as important as attention to the work itself. The output of an organization other than performance is engagement. Workers who engage with the organization will be interested and absorbed in their performance roles. Besides, the management must also maintain trust workers towards them. Trust in management plays an important role. High trust in management will increase the influence of coworker relationships on organizational engagement.</w:t>
      </w:r>
    </w:p>
    <w:p w14:paraId="64DF497E" w14:textId="65134D20" w:rsidR="003325BF" w:rsidRDefault="003325BF" w:rsidP="003325BF">
      <w:pPr>
        <w:spacing w:after="0" w:line="240" w:lineRule="auto"/>
        <w:jc w:val="both"/>
        <w:rPr>
          <w:rFonts w:ascii="Times New Roman" w:hAnsi="Times New Roman" w:cs="Times New Roman"/>
          <w:sz w:val="24"/>
          <w:szCs w:val="24"/>
        </w:rPr>
      </w:pPr>
    </w:p>
    <w:p w14:paraId="3082AE93" w14:textId="20701119" w:rsidR="003325BF" w:rsidRDefault="003325BF" w:rsidP="003325BF">
      <w:pPr>
        <w:spacing w:after="0" w:line="240" w:lineRule="auto"/>
        <w:jc w:val="both"/>
        <w:rPr>
          <w:rFonts w:ascii="Times New Roman" w:hAnsi="Times New Roman" w:cs="Times New Roman"/>
          <w:sz w:val="24"/>
          <w:szCs w:val="24"/>
        </w:rPr>
      </w:pPr>
    </w:p>
    <w:p w14:paraId="064CC1CE" w14:textId="24AFFDB4" w:rsidR="003325BF" w:rsidRDefault="003325BF" w:rsidP="003325BF">
      <w:pPr>
        <w:spacing w:after="0" w:line="240" w:lineRule="auto"/>
        <w:jc w:val="both"/>
        <w:rPr>
          <w:rFonts w:ascii="Times New Roman" w:hAnsi="Times New Roman" w:cs="Times New Roman"/>
          <w:b/>
          <w:bCs/>
          <w:sz w:val="24"/>
          <w:szCs w:val="24"/>
        </w:rPr>
      </w:pPr>
      <w:r w:rsidRPr="003325BF">
        <w:rPr>
          <w:rFonts w:ascii="Times New Roman" w:hAnsi="Times New Roman" w:cs="Times New Roman"/>
          <w:b/>
          <w:bCs/>
          <w:sz w:val="24"/>
          <w:szCs w:val="24"/>
        </w:rPr>
        <w:t>Reference</w:t>
      </w:r>
    </w:p>
    <w:p w14:paraId="2E3CAFDD" w14:textId="11C93EAD"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325BF">
        <w:rPr>
          <w:rFonts w:ascii="Times New Roman" w:hAnsi="Times New Roman" w:cs="Times New Roman"/>
          <w:noProof/>
          <w:sz w:val="24"/>
          <w:szCs w:val="24"/>
        </w:rPr>
        <w:t xml:space="preserve">Ambrose, M. L., Seabright, M. A., &amp; Schminke, M. (2002). Sabotage in the workplace: The role of organizational injustice. </w:t>
      </w:r>
      <w:r w:rsidRPr="003325BF">
        <w:rPr>
          <w:rFonts w:ascii="Times New Roman" w:hAnsi="Times New Roman" w:cs="Times New Roman"/>
          <w:i/>
          <w:iCs/>
          <w:noProof/>
          <w:sz w:val="24"/>
          <w:szCs w:val="24"/>
        </w:rPr>
        <w:t>Organizational Behavior and Human Decision Processes</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89</w:t>
      </w:r>
      <w:r w:rsidRPr="003325BF">
        <w:rPr>
          <w:rFonts w:ascii="Times New Roman" w:hAnsi="Times New Roman" w:cs="Times New Roman"/>
          <w:noProof/>
          <w:sz w:val="24"/>
          <w:szCs w:val="24"/>
        </w:rPr>
        <w:t>, 947–965.</w:t>
      </w:r>
    </w:p>
    <w:p w14:paraId="69336F19"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Appelbaum, E., &amp; Batt, R. (1994). </w:t>
      </w:r>
      <w:r w:rsidRPr="003325BF">
        <w:rPr>
          <w:rFonts w:ascii="Times New Roman" w:hAnsi="Times New Roman" w:cs="Times New Roman"/>
          <w:i/>
          <w:iCs/>
          <w:noProof/>
          <w:sz w:val="24"/>
          <w:szCs w:val="24"/>
        </w:rPr>
        <w:t>The New American Workplace</w:t>
      </w:r>
      <w:r w:rsidRPr="003325BF">
        <w:rPr>
          <w:rFonts w:ascii="Times New Roman" w:hAnsi="Times New Roman" w:cs="Times New Roman"/>
          <w:noProof/>
          <w:sz w:val="24"/>
          <w:szCs w:val="24"/>
        </w:rPr>
        <w:t>. Industrial and Labor Relations Press.</w:t>
      </w:r>
    </w:p>
    <w:p w14:paraId="753A0CA9"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arker, J. (1999). </w:t>
      </w:r>
      <w:r w:rsidRPr="003325BF">
        <w:rPr>
          <w:rFonts w:ascii="Times New Roman" w:hAnsi="Times New Roman" w:cs="Times New Roman"/>
          <w:i/>
          <w:iCs/>
          <w:noProof/>
          <w:sz w:val="24"/>
          <w:szCs w:val="24"/>
        </w:rPr>
        <w:t>The Discipline of Teamwork: Participation and Concertive Control</w:t>
      </w:r>
      <w:r w:rsidRPr="003325BF">
        <w:rPr>
          <w:rFonts w:ascii="Times New Roman" w:hAnsi="Times New Roman" w:cs="Times New Roman"/>
          <w:noProof/>
          <w:sz w:val="24"/>
          <w:szCs w:val="24"/>
        </w:rPr>
        <w:t>. Sage.</w:t>
      </w:r>
    </w:p>
    <w:p w14:paraId="4F04B5E4"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arrick, M. R., Thurgood, G. R., Smith, T. A., &amp; Courtright., S. H. (2015). Collective Organizational Engagement: Linking Motivational Antecedents, Strategic Implementation, and Firm Performance. </w:t>
      </w:r>
      <w:r w:rsidRPr="003325BF">
        <w:rPr>
          <w:rFonts w:ascii="Times New Roman" w:hAnsi="Times New Roman" w:cs="Times New Roman"/>
          <w:i/>
          <w:iCs/>
          <w:noProof/>
          <w:sz w:val="24"/>
          <w:szCs w:val="24"/>
        </w:rPr>
        <w:t>Academy of Management Journal2</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58</w:t>
      </w:r>
      <w:r w:rsidRPr="003325BF">
        <w:rPr>
          <w:rFonts w:ascii="Times New Roman" w:hAnsi="Times New Roman" w:cs="Times New Roman"/>
          <w:noProof/>
          <w:sz w:val="24"/>
          <w:szCs w:val="24"/>
        </w:rPr>
        <w:t>(1), 111–135.</w:t>
      </w:r>
    </w:p>
    <w:p w14:paraId="02C2C778"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artel, C., &amp; Saavedra, R. (2000). The collective construction of work group moods. </w:t>
      </w:r>
      <w:r w:rsidRPr="003325BF">
        <w:rPr>
          <w:rFonts w:ascii="Times New Roman" w:hAnsi="Times New Roman" w:cs="Times New Roman"/>
          <w:i/>
          <w:iCs/>
          <w:noProof/>
          <w:sz w:val="24"/>
          <w:szCs w:val="24"/>
        </w:rPr>
        <w:t>Administrative Science Quarterly2</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5</w:t>
      </w:r>
      <w:r w:rsidRPr="003325BF">
        <w:rPr>
          <w:rFonts w:ascii="Times New Roman" w:hAnsi="Times New Roman" w:cs="Times New Roman"/>
          <w:noProof/>
          <w:sz w:val="24"/>
          <w:szCs w:val="24"/>
        </w:rPr>
        <w:t>, 197–231.</w:t>
      </w:r>
    </w:p>
    <w:p w14:paraId="056AFFB1"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ecker, T. E., Randall, D. M., &amp; Riegel, C. D. (1995). The Multidimensional View of Commitment and the Theory of Reasoned Action: A Comparative Evaluation. </w:t>
      </w:r>
      <w:r w:rsidRPr="003325BF">
        <w:rPr>
          <w:rFonts w:ascii="Times New Roman" w:hAnsi="Times New Roman" w:cs="Times New Roman"/>
          <w:i/>
          <w:iCs/>
          <w:noProof/>
          <w:sz w:val="24"/>
          <w:szCs w:val="24"/>
        </w:rPr>
        <w:t>J1ournal of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1</w:t>
      </w:r>
      <w:r w:rsidRPr="003325BF">
        <w:rPr>
          <w:rFonts w:ascii="Times New Roman" w:hAnsi="Times New Roman" w:cs="Times New Roman"/>
          <w:noProof/>
          <w:sz w:val="24"/>
          <w:szCs w:val="24"/>
        </w:rPr>
        <w:t>(4), 617–638.</w:t>
      </w:r>
    </w:p>
    <w:p w14:paraId="74DFEC83"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lastRenderedPageBreak/>
        <w:t xml:space="preserve">Bergmann, T. J., &amp; Volkema, R. J. (1994). Issues, behavioral responses and consequences in interpersonal conﬂicts. </w:t>
      </w:r>
      <w:r w:rsidRPr="003325BF">
        <w:rPr>
          <w:rFonts w:ascii="Times New Roman" w:hAnsi="Times New Roman" w:cs="Times New Roman"/>
          <w:i/>
          <w:iCs/>
          <w:noProof/>
          <w:sz w:val="24"/>
          <w:szCs w:val="24"/>
        </w:rPr>
        <w:t>Journal of Organizational Behavior</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15</w:t>
      </w:r>
      <w:r w:rsidRPr="003325BF">
        <w:rPr>
          <w:rFonts w:ascii="Times New Roman" w:hAnsi="Times New Roman" w:cs="Times New Roman"/>
          <w:noProof/>
          <w:sz w:val="24"/>
          <w:szCs w:val="24"/>
        </w:rPr>
        <w:t>, 467–471.</w:t>
      </w:r>
    </w:p>
    <w:p w14:paraId="4D814BCD"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iggs, D., Swailes, S., &amp; Baker, S. (2016). The measurement of worker relations: the development of a three-component scale. </w:t>
      </w:r>
      <w:r w:rsidRPr="003325BF">
        <w:rPr>
          <w:rFonts w:ascii="Times New Roman" w:hAnsi="Times New Roman" w:cs="Times New Roman"/>
          <w:i/>
          <w:iCs/>
          <w:noProof/>
          <w:sz w:val="24"/>
          <w:szCs w:val="24"/>
        </w:rPr>
        <w:t>Leadership &amp; Organization Development Journal</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7</w:t>
      </w:r>
      <w:r w:rsidRPr="003325BF">
        <w:rPr>
          <w:rFonts w:ascii="Times New Roman" w:hAnsi="Times New Roman" w:cs="Times New Roman"/>
          <w:noProof/>
          <w:sz w:val="24"/>
          <w:szCs w:val="24"/>
        </w:rPr>
        <w:t>(1), 2–12.</w:t>
      </w:r>
    </w:p>
    <w:p w14:paraId="7445C984"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lau, P. M. (1964). </w:t>
      </w:r>
      <w:r w:rsidRPr="003325BF">
        <w:rPr>
          <w:rFonts w:ascii="Times New Roman" w:hAnsi="Times New Roman" w:cs="Times New Roman"/>
          <w:i/>
          <w:iCs/>
          <w:noProof/>
          <w:sz w:val="24"/>
          <w:szCs w:val="24"/>
        </w:rPr>
        <w:t>Exchange and power in social life.</w:t>
      </w:r>
      <w:r w:rsidRPr="003325BF">
        <w:rPr>
          <w:rFonts w:ascii="Times New Roman" w:hAnsi="Times New Roman" w:cs="Times New Roman"/>
          <w:noProof/>
          <w:sz w:val="24"/>
          <w:szCs w:val="24"/>
        </w:rPr>
        <w:t xml:space="preserve"> John Wiley.</w:t>
      </w:r>
    </w:p>
    <w:p w14:paraId="3450C92F"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orkowska, A., &amp; Czerw, A. (2017). Organizational roles and the work and organizational engagement. </w:t>
      </w:r>
      <w:r w:rsidRPr="003325BF">
        <w:rPr>
          <w:rFonts w:ascii="Times New Roman" w:hAnsi="Times New Roman" w:cs="Times New Roman"/>
          <w:i/>
          <w:iCs/>
          <w:noProof/>
          <w:sz w:val="24"/>
          <w:szCs w:val="24"/>
        </w:rPr>
        <w:t>Polish Psychological Bulletin</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8</w:t>
      </w:r>
      <w:r w:rsidRPr="003325BF">
        <w:rPr>
          <w:rFonts w:ascii="Times New Roman" w:hAnsi="Times New Roman" w:cs="Times New Roman"/>
          <w:noProof/>
          <w:sz w:val="24"/>
          <w:szCs w:val="24"/>
        </w:rPr>
        <w:t>(2), 188–197.</w:t>
      </w:r>
    </w:p>
    <w:p w14:paraId="1A42F036"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Burke, C. S., Sims, D. E., Lazzara, E. H., &amp; Salas, E. (2007). Trust in leadership: A multi-level review and integration. </w:t>
      </w:r>
      <w:r w:rsidRPr="003325BF">
        <w:rPr>
          <w:rFonts w:ascii="Times New Roman" w:hAnsi="Times New Roman" w:cs="Times New Roman"/>
          <w:i/>
          <w:iCs/>
          <w:noProof/>
          <w:sz w:val="24"/>
          <w:szCs w:val="24"/>
        </w:rPr>
        <w:t>The Leadership Quarterl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18</w:t>
      </w:r>
      <w:r w:rsidRPr="003325BF">
        <w:rPr>
          <w:rFonts w:ascii="Times New Roman" w:hAnsi="Times New Roman" w:cs="Times New Roman"/>
          <w:noProof/>
          <w:sz w:val="24"/>
          <w:szCs w:val="24"/>
        </w:rPr>
        <w:t>, 606–632.</w:t>
      </w:r>
    </w:p>
    <w:p w14:paraId="1505FCD2"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ai, W., Loon, M., &amp; Wong, P. (2018). Leadership, trust in management and acceptance of change in Hong Kong’s Civil Service Bureau. </w:t>
      </w:r>
      <w:r w:rsidRPr="003325BF">
        <w:rPr>
          <w:rFonts w:ascii="Times New Roman" w:hAnsi="Times New Roman" w:cs="Times New Roman"/>
          <w:i/>
          <w:iCs/>
          <w:noProof/>
          <w:sz w:val="24"/>
          <w:szCs w:val="24"/>
        </w:rPr>
        <w:t>Journal of Organizational Change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1</w:t>
      </w:r>
      <w:r w:rsidRPr="003325BF">
        <w:rPr>
          <w:rFonts w:ascii="Times New Roman" w:hAnsi="Times New Roman" w:cs="Times New Roman"/>
          <w:noProof/>
          <w:sz w:val="24"/>
          <w:szCs w:val="24"/>
        </w:rPr>
        <w:t>(5), 1054–1070.</w:t>
      </w:r>
    </w:p>
    <w:p w14:paraId="21C0B66B"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arnevale, D. G. (1995). </w:t>
      </w:r>
      <w:r w:rsidRPr="003325BF">
        <w:rPr>
          <w:rFonts w:ascii="Times New Roman" w:hAnsi="Times New Roman" w:cs="Times New Roman"/>
          <w:i/>
          <w:iCs/>
          <w:noProof/>
          <w:sz w:val="24"/>
          <w:szCs w:val="24"/>
        </w:rPr>
        <w:t>Trustworthy government: Leadership and management strategies for building trust and high performance</w:t>
      </w:r>
      <w:r w:rsidRPr="003325BF">
        <w:rPr>
          <w:rFonts w:ascii="Times New Roman" w:hAnsi="Times New Roman" w:cs="Times New Roman"/>
          <w:noProof/>
          <w:sz w:val="24"/>
          <w:szCs w:val="24"/>
        </w:rPr>
        <w:t>. Jossey-Bass.</w:t>
      </w:r>
    </w:p>
    <w:p w14:paraId="7922EE33"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arnevale, D. G., &amp; Wechsler, B. (1992). Organizational trust in the public sector: A model of its determinants. </w:t>
      </w:r>
      <w:r w:rsidRPr="003325BF">
        <w:rPr>
          <w:rFonts w:ascii="Times New Roman" w:hAnsi="Times New Roman" w:cs="Times New Roman"/>
          <w:i/>
          <w:iCs/>
          <w:noProof/>
          <w:sz w:val="24"/>
          <w:szCs w:val="24"/>
        </w:rPr>
        <w:t>Administration &amp; Societ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3</w:t>
      </w:r>
      <w:r w:rsidRPr="003325BF">
        <w:rPr>
          <w:rFonts w:ascii="Times New Roman" w:hAnsi="Times New Roman" w:cs="Times New Roman"/>
          <w:noProof/>
          <w:sz w:val="24"/>
          <w:szCs w:val="24"/>
        </w:rPr>
        <w:t>.</w:t>
      </w:r>
    </w:p>
    <w:p w14:paraId="4C1917BB"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hen, C. C., Chen, Y. R., &amp; Xin, K. (2004). Guanxi Practices and Trust in Management: A Procedural Justice Perspective. </w:t>
      </w:r>
      <w:r w:rsidRPr="003325BF">
        <w:rPr>
          <w:rFonts w:ascii="Times New Roman" w:hAnsi="Times New Roman" w:cs="Times New Roman"/>
          <w:i/>
          <w:iCs/>
          <w:noProof/>
          <w:sz w:val="24"/>
          <w:szCs w:val="24"/>
        </w:rPr>
        <w:t>Organization Science</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15</w:t>
      </w:r>
      <w:r w:rsidRPr="003325BF">
        <w:rPr>
          <w:rFonts w:ascii="Times New Roman" w:hAnsi="Times New Roman" w:cs="Times New Roman"/>
          <w:noProof/>
          <w:sz w:val="24"/>
          <w:szCs w:val="24"/>
        </w:rPr>
        <w:t>(2), 200–209.</w:t>
      </w:r>
    </w:p>
    <w:p w14:paraId="79B04EDA"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hiaburu, D. S., &amp; Harrison, D. A. (2008). Do Peers Make the Place? Conceptual Synthesis and Meta-Analysis of Coworker Effects on Perceptions, Attitudes, OCBs, and Performance. </w:t>
      </w:r>
      <w:r w:rsidRPr="003325BF">
        <w:rPr>
          <w:rFonts w:ascii="Times New Roman" w:hAnsi="Times New Roman" w:cs="Times New Roman"/>
          <w:i/>
          <w:iCs/>
          <w:noProof/>
          <w:sz w:val="24"/>
          <w:szCs w:val="24"/>
        </w:rPr>
        <w:t>Journal of Applied Psycholog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93</w:t>
      </w:r>
      <w:r w:rsidRPr="003325BF">
        <w:rPr>
          <w:rFonts w:ascii="Times New Roman" w:hAnsi="Times New Roman" w:cs="Times New Roman"/>
          <w:noProof/>
          <w:sz w:val="24"/>
          <w:szCs w:val="24"/>
        </w:rPr>
        <w:t>(5), 1082–1103.</w:t>
      </w:r>
    </w:p>
    <w:p w14:paraId="7BCDECF0"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ho, Y. J., &amp; Park, H. (2011). Exploring the relationships among trust, employee satisfaction, and organizational commitment. </w:t>
      </w:r>
      <w:r w:rsidRPr="003325BF">
        <w:rPr>
          <w:rFonts w:ascii="Times New Roman" w:hAnsi="Times New Roman" w:cs="Times New Roman"/>
          <w:i/>
          <w:iCs/>
          <w:noProof/>
          <w:sz w:val="24"/>
          <w:szCs w:val="24"/>
        </w:rPr>
        <w:t>Public Management Review</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IIMB Manag</w:t>
      </w:r>
      <w:r w:rsidRPr="003325BF">
        <w:rPr>
          <w:rFonts w:ascii="Times New Roman" w:hAnsi="Times New Roman" w:cs="Times New Roman"/>
          <w:noProof/>
          <w:sz w:val="24"/>
          <w:szCs w:val="24"/>
        </w:rPr>
        <w:t>(30), 316–329.</w:t>
      </w:r>
    </w:p>
    <w:p w14:paraId="2607BB2F"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hou, Y. C., Chang, P. L., &amp; Yen, H. Y. (2011). Temporary worker performance and its antecedent factors from the viewpoint of relationship marketing. </w:t>
      </w:r>
      <w:r w:rsidRPr="003325BF">
        <w:rPr>
          <w:rFonts w:ascii="Times New Roman" w:hAnsi="Times New Roman" w:cs="Times New Roman"/>
          <w:i/>
          <w:iCs/>
          <w:noProof/>
          <w:sz w:val="24"/>
          <w:szCs w:val="24"/>
        </w:rPr>
        <w:t>Social Behavior and Personality: An International Journal</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9</w:t>
      </w:r>
      <w:r w:rsidRPr="003325BF">
        <w:rPr>
          <w:rFonts w:ascii="Times New Roman" w:hAnsi="Times New Roman" w:cs="Times New Roman"/>
          <w:noProof/>
          <w:sz w:val="24"/>
          <w:szCs w:val="24"/>
        </w:rPr>
        <w:t>(2), 161–172.</w:t>
      </w:r>
    </w:p>
    <w:p w14:paraId="11A4C7A1"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Cropanzano, R., &amp; Mitchell, M. S. (2005). Social exchange theory: an interdisciplinary review. </w:t>
      </w:r>
      <w:r w:rsidRPr="003325BF">
        <w:rPr>
          <w:rFonts w:ascii="Times New Roman" w:hAnsi="Times New Roman" w:cs="Times New Roman"/>
          <w:i/>
          <w:iCs/>
          <w:noProof/>
          <w:sz w:val="24"/>
          <w:szCs w:val="24"/>
        </w:rPr>
        <w:t>Journal of Management2</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1</w:t>
      </w:r>
      <w:r w:rsidRPr="003325BF">
        <w:rPr>
          <w:rFonts w:ascii="Times New Roman" w:hAnsi="Times New Roman" w:cs="Times New Roman"/>
          <w:noProof/>
          <w:sz w:val="24"/>
          <w:szCs w:val="24"/>
        </w:rPr>
        <w:t>, 874–900.</w:t>
      </w:r>
    </w:p>
    <w:p w14:paraId="798B1EE3"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Deutch, M. (1969). Conﬂicts: Productive and destructive. </w:t>
      </w:r>
      <w:r w:rsidRPr="003325BF">
        <w:rPr>
          <w:rFonts w:ascii="Times New Roman" w:hAnsi="Times New Roman" w:cs="Times New Roman"/>
          <w:i/>
          <w:iCs/>
          <w:noProof/>
          <w:sz w:val="24"/>
          <w:szCs w:val="24"/>
        </w:rPr>
        <w:t>Journal of Social Issues</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5</w:t>
      </w:r>
      <w:r w:rsidRPr="003325BF">
        <w:rPr>
          <w:rFonts w:ascii="Times New Roman" w:hAnsi="Times New Roman" w:cs="Times New Roman"/>
          <w:noProof/>
          <w:sz w:val="24"/>
          <w:szCs w:val="24"/>
        </w:rPr>
        <w:t>, 7–41.</w:t>
      </w:r>
    </w:p>
    <w:p w14:paraId="692CDB88"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Deutsch, M. (1958). Trust and suspicion. </w:t>
      </w:r>
      <w:r w:rsidRPr="003325BF">
        <w:rPr>
          <w:rFonts w:ascii="Times New Roman" w:hAnsi="Times New Roman" w:cs="Times New Roman"/>
          <w:i/>
          <w:iCs/>
          <w:noProof/>
          <w:sz w:val="24"/>
          <w:szCs w:val="24"/>
        </w:rPr>
        <w:t>Journal of Conflict Resolution</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w:t>
      </w:r>
      <w:r w:rsidRPr="003325BF">
        <w:rPr>
          <w:rFonts w:ascii="Times New Roman" w:hAnsi="Times New Roman" w:cs="Times New Roman"/>
          <w:noProof/>
          <w:sz w:val="24"/>
          <w:szCs w:val="24"/>
        </w:rPr>
        <w:t>, 265–279.</w:t>
      </w:r>
    </w:p>
    <w:p w14:paraId="78EECDFD"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Fay, M. J., &amp; Kline, S. L. (2011). Coworker Relationship Communication in High Telecommuting. </w:t>
      </w:r>
      <w:r w:rsidRPr="003325BF">
        <w:rPr>
          <w:rFonts w:ascii="Times New Roman" w:hAnsi="Times New Roman" w:cs="Times New Roman"/>
          <w:i/>
          <w:iCs/>
          <w:noProof/>
          <w:sz w:val="24"/>
          <w:szCs w:val="24"/>
        </w:rPr>
        <w:t>Journal of Applied Communication Research</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9</w:t>
      </w:r>
      <w:r w:rsidRPr="003325BF">
        <w:rPr>
          <w:rFonts w:ascii="Times New Roman" w:hAnsi="Times New Roman" w:cs="Times New Roman"/>
          <w:noProof/>
          <w:sz w:val="24"/>
          <w:szCs w:val="24"/>
        </w:rPr>
        <w:t>(2), 144–163.</w:t>
      </w:r>
    </w:p>
    <w:p w14:paraId="7C615E17"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Fehr, B. (1996). </w:t>
      </w:r>
      <w:r w:rsidRPr="003325BF">
        <w:rPr>
          <w:rFonts w:ascii="Times New Roman" w:hAnsi="Times New Roman" w:cs="Times New Roman"/>
          <w:i/>
          <w:iCs/>
          <w:noProof/>
          <w:sz w:val="24"/>
          <w:szCs w:val="24"/>
        </w:rPr>
        <w:t>Friendship processes</w:t>
      </w:r>
      <w:r w:rsidRPr="003325BF">
        <w:rPr>
          <w:rFonts w:ascii="Times New Roman" w:hAnsi="Times New Roman" w:cs="Times New Roman"/>
          <w:noProof/>
          <w:sz w:val="24"/>
          <w:szCs w:val="24"/>
        </w:rPr>
        <w:t>. Sage.</w:t>
      </w:r>
    </w:p>
    <w:p w14:paraId="3E6389DF"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Fox, S., &amp; Spector, P. E. (1999). A model of work frustration–aggression. Journal of Organizational Behavior. </w:t>
      </w:r>
      <w:r w:rsidRPr="003325BF">
        <w:rPr>
          <w:rFonts w:ascii="Times New Roman" w:hAnsi="Times New Roman" w:cs="Times New Roman"/>
          <w:i/>
          <w:iCs/>
          <w:noProof/>
          <w:sz w:val="24"/>
          <w:szCs w:val="24"/>
        </w:rPr>
        <w:t>Journal of Organizational Behavior</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0</w:t>
      </w:r>
      <w:r w:rsidRPr="003325BF">
        <w:rPr>
          <w:rFonts w:ascii="Times New Roman" w:hAnsi="Times New Roman" w:cs="Times New Roman"/>
          <w:noProof/>
          <w:sz w:val="24"/>
          <w:szCs w:val="24"/>
        </w:rPr>
        <w:t>, 915–931.</w:t>
      </w:r>
    </w:p>
    <w:p w14:paraId="0BAD110C"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Gao, L., Janssen, O., &amp; Shi, K. (2011). Leader trust and employee voice: The moderating role of empowering leader behaviors. </w:t>
      </w:r>
      <w:r w:rsidRPr="003325BF">
        <w:rPr>
          <w:rFonts w:ascii="Times New Roman" w:hAnsi="Times New Roman" w:cs="Times New Roman"/>
          <w:i/>
          <w:iCs/>
          <w:noProof/>
          <w:sz w:val="24"/>
          <w:szCs w:val="24"/>
        </w:rPr>
        <w:t>The Leadership Quarterl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2</w:t>
      </w:r>
      <w:r w:rsidRPr="003325BF">
        <w:rPr>
          <w:rFonts w:ascii="Times New Roman" w:hAnsi="Times New Roman" w:cs="Times New Roman"/>
          <w:noProof/>
          <w:sz w:val="24"/>
          <w:szCs w:val="24"/>
        </w:rPr>
        <w:t>, 787–798.</w:t>
      </w:r>
    </w:p>
    <w:p w14:paraId="0973B575"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Gould-Williams, J. S., &amp; Davies, F. (2005). Using social exchange theory to predict the effects of HRM practice on employee outcomes: An analysis of public sector workers. </w:t>
      </w:r>
      <w:r w:rsidRPr="003325BF">
        <w:rPr>
          <w:rFonts w:ascii="Times New Roman" w:hAnsi="Times New Roman" w:cs="Times New Roman"/>
          <w:i/>
          <w:iCs/>
          <w:noProof/>
          <w:sz w:val="24"/>
          <w:szCs w:val="24"/>
        </w:rPr>
        <w:t>Public Management Review</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7</w:t>
      </w:r>
      <w:r w:rsidRPr="003325BF">
        <w:rPr>
          <w:rFonts w:ascii="Times New Roman" w:hAnsi="Times New Roman" w:cs="Times New Roman"/>
          <w:noProof/>
          <w:sz w:val="24"/>
          <w:szCs w:val="24"/>
        </w:rPr>
        <w:t>(1), 1–24.</w:t>
      </w:r>
    </w:p>
    <w:p w14:paraId="3704F08B"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albesleben, J. R. B., &amp; Wheeler, A. R. (2008). The Relative Roles of Engagement and Embeddedness in Predicting Job Performance and Intention to Leave. </w:t>
      </w:r>
      <w:r w:rsidRPr="003325BF">
        <w:rPr>
          <w:rFonts w:ascii="Times New Roman" w:hAnsi="Times New Roman" w:cs="Times New Roman"/>
          <w:i/>
          <w:iCs/>
          <w:noProof/>
          <w:sz w:val="24"/>
          <w:szCs w:val="24"/>
        </w:rPr>
        <w:t>Work &amp; Stress</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2</w:t>
      </w:r>
      <w:r w:rsidRPr="003325BF">
        <w:rPr>
          <w:rFonts w:ascii="Times New Roman" w:hAnsi="Times New Roman" w:cs="Times New Roman"/>
          <w:noProof/>
          <w:sz w:val="24"/>
          <w:szCs w:val="24"/>
        </w:rPr>
        <w:t>(3), 242–256.</w:t>
      </w:r>
    </w:p>
    <w:p w14:paraId="538CD053"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arter, J. K., Schmidt, F. L., &amp; Hayes, T. L. (2002). Business unit-level relationship between employee satisfaction, employee engagement, and business outcomes: A meta-analysis. </w:t>
      </w:r>
      <w:r w:rsidRPr="003325BF">
        <w:rPr>
          <w:rFonts w:ascii="Times New Roman" w:hAnsi="Times New Roman" w:cs="Times New Roman"/>
          <w:i/>
          <w:iCs/>
          <w:noProof/>
          <w:sz w:val="24"/>
          <w:szCs w:val="24"/>
        </w:rPr>
        <w:t>Journal of Applied Psycholog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87</w:t>
      </w:r>
      <w:r w:rsidRPr="003325BF">
        <w:rPr>
          <w:rFonts w:ascii="Times New Roman" w:hAnsi="Times New Roman" w:cs="Times New Roman"/>
          <w:noProof/>
          <w:sz w:val="24"/>
          <w:szCs w:val="24"/>
        </w:rPr>
        <w:t>, 268–279.</w:t>
      </w:r>
    </w:p>
    <w:p w14:paraId="5C20D319"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ewitt, A. (2013). </w:t>
      </w:r>
      <w:r w:rsidRPr="003325BF">
        <w:rPr>
          <w:rFonts w:ascii="Times New Roman" w:hAnsi="Times New Roman" w:cs="Times New Roman"/>
          <w:i/>
          <w:iCs/>
          <w:noProof/>
          <w:sz w:val="24"/>
          <w:szCs w:val="24"/>
        </w:rPr>
        <w:t>Trends in Global Employee Engagement</w:t>
      </w:r>
      <w:r w:rsidRPr="003325BF">
        <w:rPr>
          <w:rFonts w:ascii="Times New Roman" w:hAnsi="Times New Roman" w:cs="Times New Roman"/>
          <w:noProof/>
          <w:sz w:val="24"/>
          <w:szCs w:val="24"/>
        </w:rPr>
        <w:t>. https://www.aon.com/attachments/human-capital-</w:t>
      </w:r>
      <w:r w:rsidRPr="003325BF">
        <w:rPr>
          <w:rFonts w:ascii="Times New Roman" w:hAnsi="Times New Roman" w:cs="Times New Roman"/>
          <w:noProof/>
          <w:sz w:val="24"/>
          <w:szCs w:val="24"/>
        </w:rPr>
        <w:lastRenderedPageBreak/>
        <w:t>consulting/2013_Trends_in_Global_Employee_Engagement_Report.pdf</w:t>
      </w:r>
    </w:p>
    <w:p w14:paraId="724F42D7"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odson, R. (2008). The Ethnographic Contribution to Understanding Co-worker Relations. </w:t>
      </w:r>
      <w:r w:rsidRPr="003325BF">
        <w:rPr>
          <w:rFonts w:ascii="Times New Roman" w:hAnsi="Times New Roman" w:cs="Times New Roman"/>
          <w:i/>
          <w:iCs/>
          <w:noProof/>
          <w:sz w:val="24"/>
          <w:szCs w:val="24"/>
        </w:rPr>
        <w:t>British Journal of Industrial Relations</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6</w:t>
      </w:r>
      <w:r w:rsidRPr="003325BF">
        <w:rPr>
          <w:rFonts w:ascii="Times New Roman" w:hAnsi="Times New Roman" w:cs="Times New Roman"/>
          <w:noProof/>
          <w:sz w:val="24"/>
          <w:szCs w:val="24"/>
        </w:rPr>
        <w:t>(1), 169–192.</w:t>
      </w:r>
    </w:p>
    <w:p w14:paraId="65C42D5C"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ofmann, D. A., &amp; Morgeson, F. P. (1999). Safety-related behavior as a social exchange: The role of perceived organizational support and leader-member exchange. </w:t>
      </w:r>
      <w:r w:rsidRPr="003325BF">
        <w:rPr>
          <w:rFonts w:ascii="Times New Roman" w:hAnsi="Times New Roman" w:cs="Times New Roman"/>
          <w:i/>
          <w:iCs/>
          <w:noProof/>
          <w:sz w:val="24"/>
          <w:szCs w:val="24"/>
        </w:rPr>
        <w:t>Journal of Applied Psychology1</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84</w:t>
      </w:r>
      <w:r w:rsidRPr="003325BF">
        <w:rPr>
          <w:rFonts w:ascii="Times New Roman" w:hAnsi="Times New Roman" w:cs="Times New Roman"/>
          <w:noProof/>
          <w:sz w:val="24"/>
          <w:szCs w:val="24"/>
        </w:rPr>
        <w:t>, 286–296.</w:t>
      </w:r>
    </w:p>
    <w:p w14:paraId="320D1AFC"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omans, C. G. (1958). Social behavior as exchange. </w:t>
      </w:r>
      <w:r w:rsidRPr="003325BF">
        <w:rPr>
          <w:rFonts w:ascii="Times New Roman" w:hAnsi="Times New Roman" w:cs="Times New Roman"/>
          <w:i/>
          <w:iCs/>
          <w:noProof/>
          <w:sz w:val="24"/>
          <w:szCs w:val="24"/>
        </w:rPr>
        <w:t>American Journal of Sociolog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63</w:t>
      </w:r>
      <w:r w:rsidRPr="003325BF">
        <w:rPr>
          <w:rFonts w:ascii="Times New Roman" w:hAnsi="Times New Roman" w:cs="Times New Roman"/>
          <w:noProof/>
          <w:sz w:val="24"/>
          <w:szCs w:val="24"/>
        </w:rPr>
        <w:t>, 597–606.</w:t>
      </w:r>
    </w:p>
    <w:p w14:paraId="3BD0F2FD"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Huang, L. V., &amp; Liu, L. P. (2017). Ties that Work: Investigating the Relationships among Coworker Connections, Work-related Facebook Utility, Online Social Capital, and Employee Outcomes. </w:t>
      </w:r>
      <w:r w:rsidRPr="003325BF">
        <w:rPr>
          <w:rFonts w:ascii="Times New Roman" w:hAnsi="Times New Roman" w:cs="Times New Roman"/>
          <w:i/>
          <w:iCs/>
          <w:noProof/>
          <w:sz w:val="24"/>
          <w:szCs w:val="24"/>
        </w:rPr>
        <w:t>Computers in Human Behavior</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72</w:t>
      </w:r>
      <w:r w:rsidRPr="003325BF">
        <w:rPr>
          <w:rFonts w:ascii="Times New Roman" w:hAnsi="Times New Roman" w:cs="Times New Roman"/>
          <w:noProof/>
          <w:sz w:val="24"/>
          <w:szCs w:val="24"/>
        </w:rPr>
        <w:t>, 512–524.</w:t>
      </w:r>
    </w:p>
    <w:p w14:paraId="5A06ABA6"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Jiang, L., &amp; Probst, T. M. (2019). The moderating effect of trust in management on consequences of job insecurity. </w:t>
      </w:r>
      <w:r w:rsidRPr="003325BF">
        <w:rPr>
          <w:rFonts w:ascii="Times New Roman" w:hAnsi="Times New Roman" w:cs="Times New Roman"/>
          <w:i/>
          <w:iCs/>
          <w:noProof/>
          <w:sz w:val="24"/>
          <w:szCs w:val="24"/>
        </w:rPr>
        <w:t>Economic and Industrial Democrac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0</w:t>
      </w:r>
      <w:r w:rsidRPr="003325BF">
        <w:rPr>
          <w:rFonts w:ascii="Times New Roman" w:hAnsi="Times New Roman" w:cs="Times New Roman"/>
          <w:noProof/>
          <w:sz w:val="24"/>
          <w:szCs w:val="24"/>
        </w:rPr>
        <w:t>(2), 409 –433.</w:t>
      </w:r>
    </w:p>
    <w:p w14:paraId="4CF3F40B"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Jiang, X. H. &amp; Z. (2016). Employee-oriented HRM and voice behavior: a moderated mediation model of moral identity and trust in management. </w:t>
      </w:r>
      <w:r w:rsidRPr="003325BF">
        <w:rPr>
          <w:rFonts w:ascii="Times New Roman" w:hAnsi="Times New Roman" w:cs="Times New Roman"/>
          <w:i/>
          <w:iCs/>
          <w:noProof/>
          <w:sz w:val="24"/>
          <w:szCs w:val="24"/>
        </w:rPr>
        <w:t>The International Journal of Human Resource Management</w:t>
      </w:r>
      <w:r w:rsidRPr="003325BF">
        <w:rPr>
          <w:rFonts w:ascii="Times New Roman" w:hAnsi="Times New Roman" w:cs="Times New Roman"/>
          <w:noProof/>
          <w:sz w:val="24"/>
          <w:szCs w:val="24"/>
        </w:rPr>
        <w:t>. https://doi.org/http://www.tandfonline.com/action/showCitFormats?doi=10.1080/09585192.2016.1255986</w:t>
      </w:r>
    </w:p>
    <w:p w14:paraId="45E623AF"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Juhdi, N., Pa’wan, F., &amp; Hansaram, R. M. K. (2013). HR practices and turnover intention: the mediating roles of organizational commitment and organizational engagement in a selected region in Malaysia. </w:t>
      </w:r>
      <w:r w:rsidRPr="003325BF">
        <w:rPr>
          <w:rFonts w:ascii="Times New Roman" w:hAnsi="Times New Roman" w:cs="Times New Roman"/>
          <w:i/>
          <w:iCs/>
          <w:noProof/>
          <w:sz w:val="24"/>
          <w:szCs w:val="24"/>
        </w:rPr>
        <w:t>The International Journal of Human Resource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4</w:t>
      </w:r>
      <w:r w:rsidRPr="003325BF">
        <w:rPr>
          <w:rFonts w:ascii="Times New Roman" w:hAnsi="Times New Roman" w:cs="Times New Roman"/>
          <w:noProof/>
          <w:sz w:val="24"/>
          <w:szCs w:val="24"/>
        </w:rPr>
        <w:t>(15), 3002–3019.</w:t>
      </w:r>
    </w:p>
    <w:p w14:paraId="28F3DAAD"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Kahn, W. A. (1990). Psychological conditions of personal engagement and disengagement at work. </w:t>
      </w:r>
      <w:r w:rsidRPr="003325BF">
        <w:rPr>
          <w:rFonts w:ascii="Times New Roman" w:hAnsi="Times New Roman" w:cs="Times New Roman"/>
          <w:i/>
          <w:iCs/>
          <w:noProof/>
          <w:sz w:val="24"/>
          <w:szCs w:val="24"/>
        </w:rPr>
        <w:t>Academy of Management Journal1</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3</w:t>
      </w:r>
      <w:r w:rsidRPr="003325BF">
        <w:rPr>
          <w:rFonts w:ascii="Times New Roman" w:hAnsi="Times New Roman" w:cs="Times New Roman"/>
          <w:noProof/>
          <w:sz w:val="24"/>
          <w:szCs w:val="24"/>
        </w:rPr>
        <w:t>, 692–724.</w:t>
      </w:r>
    </w:p>
    <w:p w14:paraId="2E18DA1E"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Kelley, H. H., &amp; Thibaut, J. W. (1978). </w:t>
      </w:r>
      <w:r w:rsidRPr="003325BF">
        <w:rPr>
          <w:rFonts w:ascii="Times New Roman" w:hAnsi="Times New Roman" w:cs="Times New Roman"/>
          <w:i/>
          <w:iCs/>
          <w:noProof/>
          <w:sz w:val="24"/>
          <w:szCs w:val="24"/>
        </w:rPr>
        <w:t>Interpersonal relations: A theory of interdependence.</w:t>
      </w:r>
      <w:r w:rsidRPr="003325BF">
        <w:rPr>
          <w:rFonts w:ascii="Times New Roman" w:hAnsi="Times New Roman" w:cs="Times New Roman"/>
          <w:noProof/>
          <w:sz w:val="24"/>
          <w:szCs w:val="24"/>
        </w:rPr>
        <w:t xml:space="preserve"> John Wiley.</w:t>
      </w:r>
    </w:p>
    <w:p w14:paraId="0A747E61"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Kleinbaum, A. M. (2012). Organizational misfits and the origins of brokerage in intrafirm networks. </w:t>
      </w:r>
      <w:r w:rsidRPr="003325BF">
        <w:rPr>
          <w:rFonts w:ascii="Times New Roman" w:hAnsi="Times New Roman" w:cs="Times New Roman"/>
          <w:i/>
          <w:iCs/>
          <w:noProof/>
          <w:sz w:val="24"/>
          <w:szCs w:val="24"/>
        </w:rPr>
        <w:t>Administrative Science Quarterl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57</w:t>
      </w:r>
      <w:r w:rsidRPr="003325BF">
        <w:rPr>
          <w:rFonts w:ascii="Times New Roman" w:hAnsi="Times New Roman" w:cs="Times New Roman"/>
          <w:noProof/>
          <w:sz w:val="24"/>
          <w:szCs w:val="24"/>
        </w:rPr>
        <w:t>, 407–452.</w:t>
      </w:r>
    </w:p>
    <w:p w14:paraId="3220FBAC"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Kouzes, J., &amp; Posner, B. (1995). </w:t>
      </w:r>
      <w:r w:rsidRPr="003325BF">
        <w:rPr>
          <w:rFonts w:ascii="Times New Roman" w:hAnsi="Times New Roman" w:cs="Times New Roman"/>
          <w:i/>
          <w:iCs/>
          <w:noProof/>
          <w:sz w:val="24"/>
          <w:szCs w:val="24"/>
        </w:rPr>
        <w:t>The leadership challenge: How to get extraordinary things done in organizations.</w:t>
      </w:r>
      <w:r w:rsidRPr="003325BF">
        <w:rPr>
          <w:rFonts w:ascii="Times New Roman" w:hAnsi="Times New Roman" w:cs="Times New Roman"/>
          <w:noProof/>
          <w:sz w:val="24"/>
          <w:szCs w:val="24"/>
        </w:rPr>
        <w:t xml:space="preserve"> Jossey-Bass.</w:t>
      </w:r>
    </w:p>
    <w:p w14:paraId="3663C44F"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Laaser, K., &amp; Bolton, S. (2017). Ethics of care and co-worker relationships in UK banks. </w:t>
      </w:r>
      <w:r w:rsidRPr="003325BF">
        <w:rPr>
          <w:rFonts w:ascii="Times New Roman" w:hAnsi="Times New Roman" w:cs="Times New Roman"/>
          <w:i/>
          <w:iCs/>
          <w:noProof/>
          <w:sz w:val="24"/>
          <w:szCs w:val="24"/>
        </w:rPr>
        <w:t>New Technology, Work and Employ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2</w:t>
      </w:r>
      <w:r w:rsidRPr="003325BF">
        <w:rPr>
          <w:rFonts w:ascii="Times New Roman" w:hAnsi="Times New Roman" w:cs="Times New Roman"/>
          <w:noProof/>
          <w:sz w:val="24"/>
          <w:szCs w:val="24"/>
        </w:rPr>
        <w:t>, 213–227.</w:t>
      </w:r>
    </w:p>
    <w:p w14:paraId="2C6EE7D6"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Levin, D. Z., Walter, J., &amp; Murnighan, J. K. (2011). Dormant ties: The value of reconnecting. </w:t>
      </w:r>
      <w:r w:rsidRPr="003325BF">
        <w:rPr>
          <w:rFonts w:ascii="Times New Roman" w:hAnsi="Times New Roman" w:cs="Times New Roman"/>
          <w:i/>
          <w:iCs/>
          <w:noProof/>
          <w:sz w:val="24"/>
          <w:szCs w:val="24"/>
        </w:rPr>
        <w:t>Organization Science</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2</w:t>
      </w:r>
      <w:r w:rsidRPr="003325BF">
        <w:rPr>
          <w:rFonts w:ascii="Times New Roman" w:hAnsi="Times New Roman" w:cs="Times New Roman"/>
          <w:noProof/>
          <w:sz w:val="24"/>
          <w:szCs w:val="24"/>
        </w:rPr>
        <w:t>, 923–939.</w:t>
      </w:r>
    </w:p>
    <w:p w14:paraId="35C0CE1E"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Lin, C. (2010). Modeling Corporate Citizenship, Organizational Trust, and Work Engagement Based on Attachment Theory. </w:t>
      </w:r>
      <w:r w:rsidRPr="003325BF">
        <w:rPr>
          <w:rFonts w:ascii="Times New Roman" w:hAnsi="Times New Roman" w:cs="Times New Roman"/>
          <w:i/>
          <w:iCs/>
          <w:noProof/>
          <w:sz w:val="24"/>
          <w:szCs w:val="24"/>
        </w:rPr>
        <w:t>Journal of Business Ethics2010</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94</w:t>
      </w:r>
      <w:r w:rsidRPr="003325BF">
        <w:rPr>
          <w:rFonts w:ascii="Times New Roman" w:hAnsi="Times New Roman" w:cs="Times New Roman"/>
          <w:noProof/>
          <w:sz w:val="24"/>
          <w:szCs w:val="24"/>
        </w:rPr>
        <w:t>, 517–531.</w:t>
      </w:r>
    </w:p>
    <w:p w14:paraId="40B0126A"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Liu, C., Nauta, M. M., Yang, L.-Q., &amp; Spector, P. E. (2018). How do coworkers ‘make the place’? Examining coworker conflict and the value of harmony in China and the United States. </w:t>
      </w:r>
      <w:r w:rsidRPr="003325BF">
        <w:rPr>
          <w:rFonts w:ascii="Times New Roman" w:hAnsi="Times New Roman" w:cs="Times New Roman"/>
          <w:i/>
          <w:iCs/>
          <w:noProof/>
          <w:sz w:val="24"/>
          <w:szCs w:val="24"/>
        </w:rPr>
        <w:t>Applied Psychology: An International Review.</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67</w:t>
      </w:r>
      <w:r w:rsidRPr="003325BF">
        <w:rPr>
          <w:rFonts w:ascii="Times New Roman" w:hAnsi="Times New Roman" w:cs="Times New Roman"/>
          <w:noProof/>
          <w:sz w:val="24"/>
          <w:szCs w:val="24"/>
        </w:rPr>
        <w:t>, 30–60.</w:t>
      </w:r>
    </w:p>
    <w:p w14:paraId="3DBF4B38"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Mahon, E. G., Taylor, S. N., &amp; Boyatzis, R. E. (2014). Antecedents of organizational engagement: exploring vision, mood and perceived organizational support with emotional intelligence as a moderator. </w:t>
      </w:r>
      <w:r w:rsidRPr="003325BF">
        <w:rPr>
          <w:rFonts w:ascii="Times New Roman" w:hAnsi="Times New Roman" w:cs="Times New Roman"/>
          <w:i/>
          <w:iCs/>
          <w:noProof/>
          <w:sz w:val="24"/>
          <w:szCs w:val="24"/>
        </w:rPr>
        <w:t>Frontiers in Psycholog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5</w:t>
      </w:r>
      <w:r w:rsidRPr="003325BF">
        <w:rPr>
          <w:rFonts w:ascii="Times New Roman" w:hAnsi="Times New Roman" w:cs="Times New Roman"/>
          <w:noProof/>
          <w:sz w:val="24"/>
          <w:szCs w:val="24"/>
        </w:rPr>
        <w:t>, 1–11.</w:t>
      </w:r>
    </w:p>
    <w:p w14:paraId="6EB56D98"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May, D. R., Gilson, R. L., &amp; Harter, L. M. (2004). The Psychological Conditions of Meaningfulness, Safety and Availability and the Engagement of the Human Spirit at Work. </w:t>
      </w:r>
      <w:r w:rsidRPr="003325BF">
        <w:rPr>
          <w:rFonts w:ascii="Times New Roman" w:hAnsi="Times New Roman" w:cs="Times New Roman"/>
          <w:i/>
          <w:iCs/>
          <w:noProof/>
          <w:sz w:val="24"/>
          <w:szCs w:val="24"/>
        </w:rPr>
        <w:t>Journal of Occupational and Organizational Psychology2</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77</w:t>
      </w:r>
      <w:r w:rsidRPr="003325BF">
        <w:rPr>
          <w:rFonts w:ascii="Times New Roman" w:hAnsi="Times New Roman" w:cs="Times New Roman"/>
          <w:noProof/>
          <w:sz w:val="24"/>
          <w:szCs w:val="24"/>
        </w:rPr>
        <w:t>, 11–37.</w:t>
      </w:r>
    </w:p>
    <w:p w14:paraId="413A60A5"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Mayer, R. C., Davis, J. H., &amp; Schoorman, F. D. (1995). An integrative model of organizational trust. Academy of Management Review. </w:t>
      </w:r>
      <w:r w:rsidRPr="003325BF">
        <w:rPr>
          <w:rFonts w:ascii="Times New Roman" w:hAnsi="Times New Roman" w:cs="Times New Roman"/>
          <w:i/>
          <w:iCs/>
          <w:noProof/>
          <w:sz w:val="24"/>
          <w:szCs w:val="24"/>
        </w:rPr>
        <w:t>Academy of Management Review</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0</w:t>
      </w:r>
      <w:r w:rsidRPr="003325BF">
        <w:rPr>
          <w:rFonts w:ascii="Times New Roman" w:hAnsi="Times New Roman" w:cs="Times New Roman"/>
          <w:noProof/>
          <w:sz w:val="24"/>
          <w:szCs w:val="24"/>
        </w:rPr>
        <w:t>, 709–734.</w:t>
      </w:r>
    </w:p>
    <w:p w14:paraId="779A80AA"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Mayer, R. C., &amp; Gavin, M. B. (2005). Trust in management and performance: who minds the </w:t>
      </w:r>
      <w:r w:rsidRPr="003325BF">
        <w:rPr>
          <w:rFonts w:ascii="Times New Roman" w:hAnsi="Times New Roman" w:cs="Times New Roman"/>
          <w:noProof/>
          <w:sz w:val="24"/>
          <w:szCs w:val="24"/>
        </w:rPr>
        <w:lastRenderedPageBreak/>
        <w:t xml:space="preserve">shop while the employees watch the boss. </w:t>
      </w:r>
      <w:r w:rsidRPr="003325BF">
        <w:rPr>
          <w:rFonts w:ascii="Times New Roman" w:hAnsi="Times New Roman" w:cs="Times New Roman"/>
          <w:i/>
          <w:iCs/>
          <w:noProof/>
          <w:sz w:val="24"/>
          <w:szCs w:val="24"/>
        </w:rPr>
        <w:t>Academy of Management Journal</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8</w:t>
      </w:r>
      <w:r w:rsidRPr="003325BF">
        <w:rPr>
          <w:rFonts w:ascii="Times New Roman" w:hAnsi="Times New Roman" w:cs="Times New Roman"/>
          <w:noProof/>
          <w:sz w:val="24"/>
          <w:szCs w:val="24"/>
        </w:rPr>
        <w:t>(5), 874–888.</w:t>
      </w:r>
    </w:p>
    <w:p w14:paraId="7D46FB15"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McManus, S. E., &amp; Russell, J. E. A. (2007). Peer mentoring relationships. In </w:t>
      </w:r>
      <w:r w:rsidRPr="003325BF">
        <w:rPr>
          <w:rFonts w:ascii="Times New Roman" w:hAnsi="Times New Roman" w:cs="Times New Roman"/>
          <w:i/>
          <w:iCs/>
          <w:noProof/>
          <w:sz w:val="24"/>
          <w:szCs w:val="24"/>
        </w:rPr>
        <w:t>In B.R. Ragins &amp; K.E. Kram (Eds.).The handbook of mentoring at work: Theory, research, and practice (pp. 273298).</w:t>
      </w:r>
      <w:r w:rsidRPr="003325BF">
        <w:rPr>
          <w:rFonts w:ascii="Times New Roman" w:hAnsi="Times New Roman" w:cs="Times New Roman"/>
          <w:noProof/>
          <w:sz w:val="24"/>
          <w:szCs w:val="24"/>
        </w:rPr>
        <w:t xml:space="preserve"> Sage Publications.</w:t>
      </w:r>
    </w:p>
    <w:p w14:paraId="271B4240"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Mulyaningsih, T., Daly, A., &amp; Miranti, R. (2015). Foreign Participation and Banking Competition: Evidence from the Indonesian Banking Industry. </w:t>
      </w:r>
      <w:r w:rsidRPr="003325BF">
        <w:rPr>
          <w:rFonts w:ascii="Times New Roman" w:hAnsi="Times New Roman" w:cs="Times New Roman"/>
          <w:i/>
          <w:iCs/>
          <w:noProof/>
          <w:sz w:val="24"/>
          <w:szCs w:val="24"/>
        </w:rPr>
        <w:t>Journal of Financial Stabilit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19</w:t>
      </w:r>
      <w:r w:rsidRPr="003325BF">
        <w:rPr>
          <w:rFonts w:ascii="Times New Roman" w:hAnsi="Times New Roman" w:cs="Times New Roman"/>
          <w:noProof/>
          <w:sz w:val="24"/>
          <w:szCs w:val="24"/>
        </w:rPr>
        <w:t>, 70–82.</w:t>
      </w:r>
    </w:p>
    <w:p w14:paraId="5BC96132"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Renzl, B. (2008). Trust in management and knowledge sharing: The mediating effects of fear and knowledge documentation. </w:t>
      </w:r>
      <w:r w:rsidRPr="003325BF">
        <w:rPr>
          <w:rFonts w:ascii="Times New Roman" w:hAnsi="Times New Roman" w:cs="Times New Roman"/>
          <w:i/>
          <w:iCs/>
          <w:noProof/>
          <w:sz w:val="24"/>
          <w:szCs w:val="24"/>
        </w:rPr>
        <w:t>Omega: The International Journal of Management Science</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6</w:t>
      </w:r>
      <w:r w:rsidRPr="003325BF">
        <w:rPr>
          <w:rFonts w:ascii="Times New Roman" w:hAnsi="Times New Roman" w:cs="Times New Roman"/>
          <w:noProof/>
          <w:sz w:val="24"/>
          <w:szCs w:val="24"/>
        </w:rPr>
        <w:t>, 206–220.</w:t>
      </w:r>
    </w:p>
    <w:p w14:paraId="57A2B419"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Rousseau, D. M., Sitkin, S. B., Burt, R. S., &amp; Camerer, C. (1998). Not so different after all: A cross-discipline view of trust. </w:t>
      </w:r>
      <w:r w:rsidRPr="003325BF">
        <w:rPr>
          <w:rFonts w:ascii="Times New Roman" w:hAnsi="Times New Roman" w:cs="Times New Roman"/>
          <w:i/>
          <w:iCs/>
          <w:noProof/>
          <w:sz w:val="24"/>
          <w:szCs w:val="24"/>
        </w:rPr>
        <w:t>Academy of Management Review</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3</w:t>
      </w:r>
      <w:r w:rsidRPr="003325BF">
        <w:rPr>
          <w:rFonts w:ascii="Times New Roman" w:hAnsi="Times New Roman" w:cs="Times New Roman"/>
          <w:noProof/>
          <w:sz w:val="24"/>
          <w:szCs w:val="24"/>
        </w:rPr>
        <w:t>(3), 393–404.</w:t>
      </w:r>
    </w:p>
    <w:p w14:paraId="17E4035E"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Rubel, M. R. B., Rimi, N. N., Yuslizac, M., &amp; Keed, D. M. H. (2018). High commitment human resource management practices and employee service behaviour: Trust in management as mediator. </w:t>
      </w:r>
      <w:r w:rsidRPr="003325BF">
        <w:rPr>
          <w:rFonts w:ascii="Times New Roman" w:hAnsi="Times New Roman" w:cs="Times New Roman"/>
          <w:i/>
          <w:iCs/>
          <w:noProof/>
          <w:sz w:val="24"/>
          <w:szCs w:val="24"/>
        </w:rPr>
        <w:t>IIMB Management Review</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30</w:t>
      </w:r>
      <w:r w:rsidRPr="003325BF">
        <w:rPr>
          <w:rFonts w:ascii="Times New Roman" w:hAnsi="Times New Roman" w:cs="Times New Roman"/>
          <w:noProof/>
          <w:sz w:val="24"/>
          <w:szCs w:val="24"/>
        </w:rPr>
        <w:t>, 316–329.</w:t>
      </w:r>
    </w:p>
    <w:p w14:paraId="2161F049"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Rubery, J., &amp; Grimshaw, D. (2003). </w:t>
      </w:r>
      <w:r w:rsidRPr="003325BF">
        <w:rPr>
          <w:rFonts w:ascii="Times New Roman" w:hAnsi="Times New Roman" w:cs="Times New Roman"/>
          <w:i/>
          <w:iCs/>
          <w:noProof/>
          <w:sz w:val="24"/>
          <w:szCs w:val="24"/>
        </w:rPr>
        <w:t>The Organization of Employment: An International Perspective</w:t>
      </w:r>
      <w:r w:rsidRPr="003325BF">
        <w:rPr>
          <w:rFonts w:ascii="Times New Roman" w:hAnsi="Times New Roman" w:cs="Times New Roman"/>
          <w:noProof/>
          <w:sz w:val="24"/>
          <w:szCs w:val="24"/>
        </w:rPr>
        <w:t>. Palgrave Macmillan.</w:t>
      </w:r>
    </w:p>
    <w:p w14:paraId="454BF0C5"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aks, A. (2006). Antecedents and consequences of employee engagement. </w:t>
      </w:r>
      <w:r w:rsidRPr="003325BF">
        <w:rPr>
          <w:rFonts w:ascii="Times New Roman" w:hAnsi="Times New Roman" w:cs="Times New Roman"/>
          <w:i/>
          <w:iCs/>
          <w:noProof/>
          <w:sz w:val="24"/>
          <w:szCs w:val="24"/>
        </w:rPr>
        <w:t>Journal of Managerial Psycholog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1</w:t>
      </w:r>
      <w:r w:rsidRPr="003325BF">
        <w:rPr>
          <w:rFonts w:ascii="Times New Roman" w:hAnsi="Times New Roman" w:cs="Times New Roman"/>
          <w:noProof/>
          <w:sz w:val="24"/>
          <w:szCs w:val="24"/>
        </w:rPr>
        <w:t>(7), 600–619.</w:t>
      </w:r>
    </w:p>
    <w:p w14:paraId="0D607DA7"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earle, R., Den Hartog, D. N., Weibel, A., Gillespie, N., Six, F., Hatzakis, T., &amp; Skinner, D. (2011). Trust in the employer: the role of high-involvement work practices and procedural justice in European organizations. </w:t>
      </w:r>
      <w:r w:rsidRPr="003325BF">
        <w:rPr>
          <w:rFonts w:ascii="Times New Roman" w:hAnsi="Times New Roman" w:cs="Times New Roman"/>
          <w:i/>
          <w:iCs/>
          <w:noProof/>
          <w:sz w:val="24"/>
          <w:szCs w:val="24"/>
        </w:rPr>
        <w:t>The International Journal of Human Resource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2</w:t>
      </w:r>
      <w:r w:rsidRPr="003325BF">
        <w:rPr>
          <w:rFonts w:ascii="Times New Roman" w:hAnsi="Times New Roman" w:cs="Times New Roman"/>
          <w:noProof/>
          <w:sz w:val="24"/>
          <w:szCs w:val="24"/>
        </w:rPr>
        <w:t>(5), 1069–1092.</w:t>
      </w:r>
    </w:p>
    <w:p w14:paraId="49C1191A"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ewell, G. (1998). The discipline of teams: the control of team-based industrial work through electronic and peer surveillance. </w:t>
      </w:r>
      <w:r w:rsidRPr="003325BF">
        <w:rPr>
          <w:rFonts w:ascii="Times New Roman" w:hAnsi="Times New Roman" w:cs="Times New Roman"/>
          <w:i/>
          <w:iCs/>
          <w:noProof/>
          <w:sz w:val="24"/>
          <w:szCs w:val="24"/>
        </w:rPr>
        <w:t>Administrative Science Quarterly1</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3</w:t>
      </w:r>
      <w:r w:rsidRPr="003325BF">
        <w:rPr>
          <w:rFonts w:ascii="Times New Roman" w:hAnsi="Times New Roman" w:cs="Times New Roman"/>
          <w:noProof/>
          <w:sz w:val="24"/>
          <w:szCs w:val="24"/>
        </w:rPr>
        <w:t>(397–428).</w:t>
      </w:r>
    </w:p>
    <w:p w14:paraId="0FECE572"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herony, K. M., &amp; Green, S. G. (2002). Coworker Exchange: Relationships Between Coworkers, Leader–Member Exchange, and Work Attitudes. </w:t>
      </w:r>
      <w:r w:rsidRPr="003325BF">
        <w:rPr>
          <w:rFonts w:ascii="Times New Roman" w:hAnsi="Times New Roman" w:cs="Times New Roman"/>
          <w:i/>
          <w:iCs/>
          <w:noProof/>
          <w:sz w:val="24"/>
          <w:szCs w:val="24"/>
        </w:rPr>
        <w:t>Journal of Applied Psychology</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87</w:t>
      </w:r>
      <w:r w:rsidRPr="003325BF">
        <w:rPr>
          <w:rFonts w:ascii="Times New Roman" w:hAnsi="Times New Roman" w:cs="Times New Roman"/>
          <w:noProof/>
          <w:sz w:val="24"/>
          <w:szCs w:val="24"/>
        </w:rPr>
        <w:t>(3542–548).</w:t>
      </w:r>
    </w:p>
    <w:p w14:paraId="0E2B0894"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ias, P. M. (2009). </w:t>
      </w:r>
      <w:r w:rsidRPr="003325BF">
        <w:rPr>
          <w:rFonts w:ascii="Times New Roman" w:hAnsi="Times New Roman" w:cs="Times New Roman"/>
          <w:i/>
          <w:iCs/>
          <w:noProof/>
          <w:sz w:val="24"/>
          <w:szCs w:val="24"/>
        </w:rPr>
        <w:t>Organizing relationships: Traditional and emerging perspectives on workplace relationships</w:t>
      </w:r>
      <w:r w:rsidRPr="003325BF">
        <w:rPr>
          <w:rFonts w:ascii="Times New Roman" w:hAnsi="Times New Roman" w:cs="Times New Roman"/>
          <w:noProof/>
          <w:sz w:val="24"/>
          <w:szCs w:val="24"/>
        </w:rPr>
        <w:t>. Sage.</w:t>
      </w:r>
    </w:p>
    <w:p w14:paraId="23F4D827"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ias, P. M., &amp; Cahill, D. J. (1998). From coworkers to friends: The development of peer friendships in the workplace. </w:t>
      </w:r>
      <w:r w:rsidRPr="003325BF">
        <w:rPr>
          <w:rFonts w:ascii="Times New Roman" w:hAnsi="Times New Roman" w:cs="Times New Roman"/>
          <w:i/>
          <w:iCs/>
          <w:noProof/>
          <w:sz w:val="24"/>
          <w:szCs w:val="24"/>
        </w:rPr>
        <w:t>Western Journal of Communication</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62</w:t>
      </w:r>
      <w:r w:rsidRPr="003325BF">
        <w:rPr>
          <w:rFonts w:ascii="Times New Roman" w:hAnsi="Times New Roman" w:cs="Times New Roman"/>
          <w:noProof/>
          <w:sz w:val="24"/>
          <w:szCs w:val="24"/>
        </w:rPr>
        <w:t>(3), 273–299.</w:t>
      </w:r>
    </w:p>
    <w:p w14:paraId="03152777"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imon, L. S., Judge, T. A., &amp; Halvorsen-Ganepola, M. D. (2010). In good company? A multi-study, multi-level investigation of the effects of coworker relationships on employee well-being. </w:t>
      </w:r>
      <w:r w:rsidRPr="003325BF">
        <w:rPr>
          <w:rFonts w:ascii="Times New Roman" w:hAnsi="Times New Roman" w:cs="Times New Roman"/>
          <w:i/>
          <w:iCs/>
          <w:noProof/>
          <w:sz w:val="24"/>
          <w:szCs w:val="24"/>
        </w:rPr>
        <w:t>Journal of Vocational Behavior</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76</w:t>
      </w:r>
      <w:r w:rsidRPr="003325BF">
        <w:rPr>
          <w:rFonts w:ascii="Times New Roman" w:hAnsi="Times New Roman" w:cs="Times New Roman"/>
          <w:noProof/>
          <w:sz w:val="24"/>
          <w:szCs w:val="24"/>
        </w:rPr>
        <w:t>(3), 170–187.</w:t>
      </w:r>
    </w:p>
    <w:p w14:paraId="5D97A4CB"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loan, M. (2017). Gender Differences in Commitment to State Employment: The Role of Coworker Relationships. </w:t>
      </w:r>
      <w:r w:rsidRPr="003325BF">
        <w:rPr>
          <w:rFonts w:ascii="Times New Roman" w:hAnsi="Times New Roman" w:cs="Times New Roman"/>
          <w:i/>
          <w:iCs/>
          <w:noProof/>
          <w:sz w:val="24"/>
          <w:szCs w:val="24"/>
        </w:rPr>
        <w:t>Public Personnel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6</w:t>
      </w:r>
      <w:r w:rsidRPr="003325BF">
        <w:rPr>
          <w:rFonts w:ascii="Times New Roman" w:hAnsi="Times New Roman" w:cs="Times New Roman"/>
          <w:noProof/>
          <w:sz w:val="24"/>
          <w:szCs w:val="24"/>
        </w:rPr>
        <w:t>(2), 170–187.</w:t>
      </w:r>
    </w:p>
    <w:p w14:paraId="1D99F22B"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tohl, C. (1995). </w:t>
      </w:r>
      <w:r w:rsidRPr="003325BF">
        <w:rPr>
          <w:rFonts w:ascii="Times New Roman" w:hAnsi="Times New Roman" w:cs="Times New Roman"/>
          <w:i/>
          <w:iCs/>
          <w:noProof/>
          <w:sz w:val="24"/>
          <w:szCs w:val="24"/>
        </w:rPr>
        <w:t>Organizational communication: Connectedness in action</w:t>
      </w:r>
      <w:r w:rsidRPr="003325BF">
        <w:rPr>
          <w:rFonts w:ascii="Times New Roman" w:hAnsi="Times New Roman" w:cs="Times New Roman"/>
          <w:noProof/>
          <w:sz w:val="24"/>
          <w:szCs w:val="24"/>
        </w:rPr>
        <w:t>. Sage.</w:t>
      </w:r>
    </w:p>
    <w:p w14:paraId="35EC0DC0"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Sufian, F. (2010). Evolution in the efficiency of the Indonesian banking sector: a DEA approach. </w:t>
      </w:r>
      <w:r w:rsidRPr="003325BF">
        <w:rPr>
          <w:rFonts w:ascii="Times New Roman" w:hAnsi="Times New Roman" w:cs="Times New Roman"/>
          <w:i/>
          <w:iCs/>
          <w:noProof/>
          <w:sz w:val="24"/>
          <w:szCs w:val="24"/>
        </w:rPr>
        <w:t>Int. J. Applied Management Science</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w:t>
      </w:r>
      <w:r w:rsidRPr="003325BF">
        <w:rPr>
          <w:rFonts w:ascii="Times New Roman" w:hAnsi="Times New Roman" w:cs="Times New Roman"/>
          <w:noProof/>
          <w:sz w:val="24"/>
          <w:szCs w:val="24"/>
        </w:rPr>
        <w:t>(4), 388–414.</w:t>
      </w:r>
    </w:p>
    <w:p w14:paraId="3BD84615"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Thomsen, M., Karsten, S., &amp; Oort, F. J. (2016). Distance in schools: the influence of psychological and structural distance from management on teachers’ trust in management, organisational commitment, and organisational citizenship behaviour. </w:t>
      </w:r>
      <w:r w:rsidRPr="003325BF">
        <w:rPr>
          <w:rFonts w:ascii="Times New Roman" w:hAnsi="Times New Roman" w:cs="Times New Roman"/>
          <w:i/>
          <w:iCs/>
          <w:noProof/>
          <w:sz w:val="24"/>
          <w:szCs w:val="24"/>
        </w:rPr>
        <w:t>Journal School Effectiveness and School Improvement An International Journal of Research, Policy and Practice</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7</w:t>
      </w:r>
      <w:r w:rsidRPr="003325BF">
        <w:rPr>
          <w:rFonts w:ascii="Times New Roman" w:hAnsi="Times New Roman" w:cs="Times New Roman"/>
          <w:noProof/>
          <w:sz w:val="24"/>
          <w:szCs w:val="24"/>
        </w:rPr>
        <w:t>(4), 594–612.</w:t>
      </w:r>
    </w:p>
    <w:p w14:paraId="73056A78"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Uhl-Bien, M., Graen, G. B., &amp; Scandura, T. A. (2000). Implications of leader–member exchange (LMX) for strategic human resource management systems: Relationships as social capital for competitive advantage. </w:t>
      </w:r>
      <w:r w:rsidRPr="003325BF">
        <w:rPr>
          <w:rFonts w:ascii="Times New Roman" w:hAnsi="Times New Roman" w:cs="Times New Roman"/>
          <w:i/>
          <w:iCs/>
          <w:noProof/>
          <w:sz w:val="24"/>
          <w:szCs w:val="24"/>
        </w:rPr>
        <w:t>Research in Personnel and Human Resource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18</w:t>
      </w:r>
      <w:r w:rsidRPr="003325BF">
        <w:rPr>
          <w:rFonts w:ascii="Times New Roman" w:hAnsi="Times New Roman" w:cs="Times New Roman"/>
          <w:noProof/>
          <w:sz w:val="24"/>
          <w:szCs w:val="24"/>
        </w:rPr>
        <w:t>(137–185).</w:t>
      </w:r>
    </w:p>
    <w:p w14:paraId="31D26B71"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lastRenderedPageBreak/>
        <w:t xml:space="preserve">Vance, R. J. (2016). Employee Engagement and Commitment: A Guide to Understanding, Measuring, and Increasing Engagement in your Organization. </w:t>
      </w:r>
      <w:r w:rsidRPr="003325BF">
        <w:rPr>
          <w:rFonts w:ascii="Times New Roman" w:hAnsi="Times New Roman" w:cs="Times New Roman"/>
          <w:i/>
          <w:iCs/>
          <w:noProof/>
          <w:sz w:val="24"/>
          <w:szCs w:val="24"/>
        </w:rPr>
        <w:t>SHRM Foundation’s Practice Guidelines</w:t>
      </w:r>
      <w:r w:rsidRPr="003325BF">
        <w:rPr>
          <w:rFonts w:ascii="Times New Roman" w:hAnsi="Times New Roman" w:cs="Times New Roman"/>
          <w:noProof/>
          <w:sz w:val="24"/>
          <w:szCs w:val="24"/>
        </w:rPr>
        <w:t>. http://www.shrm.org/about/foundation/news/Documents/1006Employee EngagementOnlineReport.doc</w:t>
      </w:r>
    </w:p>
    <w:p w14:paraId="70708C9D"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Widyastuti, K., Hayati, K., &amp; Ahadiat, A. (2020). Effect of Ethical Leadership on Performance: Validation of Task Performance Measurement in Banking Context. </w:t>
      </w:r>
      <w:r w:rsidRPr="003325BF">
        <w:rPr>
          <w:rFonts w:ascii="Times New Roman" w:hAnsi="Times New Roman" w:cs="Times New Roman"/>
          <w:i/>
          <w:iCs/>
          <w:noProof/>
          <w:sz w:val="24"/>
          <w:szCs w:val="24"/>
        </w:rPr>
        <w:t>Test Engineering and Management</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83</w:t>
      </w:r>
      <w:r w:rsidRPr="003325BF">
        <w:rPr>
          <w:rFonts w:ascii="Times New Roman" w:hAnsi="Times New Roman" w:cs="Times New Roman"/>
          <w:noProof/>
          <w:sz w:val="24"/>
          <w:szCs w:val="24"/>
        </w:rPr>
        <w:t>(May-June), 8485 – 8497.</w:t>
      </w:r>
    </w:p>
    <w:p w14:paraId="28CF5694"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Worley, R. M., Worley, V. B., &amp; Hsu, H. (2017). Can I Trust My Co-worker? Examining Correctional Officers’ Perceptions of Staff–Inmates Inappropriate Relationships within a Southern Penitentiary System. </w:t>
      </w:r>
      <w:r w:rsidRPr="003325BF">
        <w:rPr>
          <w:rFonts w:ascii="Times New Roman" w:hAnsi="Times New Roman" w:cs="Times New Roman"/>
          <w:i/>
          <w:iCs/>
          <w:noProof/>
          <w:sz w:val="24"/>
          <w:szCs w:val="24"/>
        </w:rPr>
        <w:t>Deviant Behavior</w:t>
      </w:r>
      <w:r w:rsidRPr="003325BF">
        <w:rPr>
          <w:rFonts w:ascii="Times New Roman" w:hAnsi="Times New Roman" w:cs="Times New Roman"/>
          <w:noProof/>
          <w:sz w:val="24"/>
          <w:szCs w:val="24"/>
        </w:rPr>
        <w:t>. https://doi.org/http://www.tandfonline.com/action/showCitFormats?doi=10.1080/01639625.2016.1272972</w:t>
      </w:r>
    </w:p>
    <w:p w14:paraId="353922D7"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25BF">
        <w:rPr>
          <w:rFonts w:ascii="Times New Roman" w:hAnsi="Times New Roman" w:cs="Times New Roman"/>
          <w:noProof/>
          <w:sz w:val="24"/>
          <w:szCs w:val="24"/>
        </w:rPr>
        <w:t xml:space="preserve">Zárraga, C., &amp; Bonache, J. (2005). The impact of team atmosphere on knowledge outcomes in self-managed teams. </w:t>
      </w:r>
      <w:r w:rsidRPr="003325BF">
        <w:rPr>
          <w:rFonts w:ascii="Times New Roman" w:hAnsi="Times New Roman" w:cs="Times New Roman"/>
          <w:i/>
          <w:iCs/>
          <w:noProof/>
          <w:sz w:val="24"/>
          <w:szCs w:val="24"/>
        </w:rPr>
        <w:t>Organization Studies</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26</w:t>
      </w:r>
      <w:r w:rsidRPr="003325BF">
        <w:rPr>
          <w:rFonts w:ascii="Times New Roman" w:hAnsi="Times New Roman" w:cs="Times New Roman"/>
          <w:noProof/>
          <w:sz w:val="24"/>
          <w:szCs w:val="24"/>
        </w:rPr>
        <w:t>, 661–681.</w:t>
      </w:r>
    </w:p>
    <w:p w14:paraId="6BFA58FC" w14:textId="77777777" w:rsidR="003325BF" w:rsidRPr="003325BF" w:rsidRDefault="003325BF" w:rsidP="003325BF">
      <w:pPr>
        <w:widowControl w:val="0"/>
        <w:autoSpaceDE w:val="0"/>
        <w:autoSpaceDN w:val="0"/>
        <w:adjustRightInd w:val="0"/>
        <w:spacing w:after="0" w:line="240" w:lineRule="auto"/>
        <w:ind w:left="480" w:hanging="480"/>
        <w:rPr>
          <w:rFonts w:ascii="Times New Roman" w:hAnsi="Times New Roman" w:cs="Times New Roman"/>
          <w:noProof/>
          <w:sz w:val="24"/>
        </w:rPr>
      </w:pPr>
      <w:r w:rsidRPr="003325BF">
        <w:rPr>
          <w:rFonts w:ascii="Times New Roman" w:hAnsi="Times New Roman" w:cs="Times New Roman"/>
          <w:noProof/>
          <w:sz w:val="24"/>
          <w:szCs w:val="24"/>
        </w:rPr>
        <w:t xml:space="preserve">Zhou, Z., Meier, L. L., &amp; Spector, P. E. (2019). The spillover effects of coworker, supervisor, and outsider workplace incivility on work‐to‐family conflict: A weekly diary design. </w:t>
      </w:r>
      <w:r w:rsidRPr="003325BF">
        <w:rPr>
          <w:rFonts w:ascii="Times New Roman" w:hAnsi="Times New Roman" w:cs="Times New Roman"/>
          <w:i/>
          <w:iCs/>
          <w:noProof/>
          <w:sz w:val="24"/>
          <w:szCs w:val="24"/>
        </w:rPr>
        <w:t>Journal of Organizational Behavior</w:t>
      </w:r>
      <w:r w:rsidRPr="003325BF">
        <w:rPr>
          <w:rFonts w:ascii="Times New Roman" w:hAnsi="Times New Roman" w:cs="Times New Roman"/>
          <w:noProof/>
          <w:sz w:val="24"/>
          <w:szCs w:val="24"/>
        </w:rPr>
        <w:t xml:space="preserve">, </w:t>
      </w:r>
      <w:r w:rsidRPr="003325BF">
        <w:rPr>
          <w:rFonts w:ascii="Times New Roman" w:hAnsi="Times New Roman" w:cs="Times New Roman"/>
          <w:i/>
          <w:iCs/>
          <w:noProof/>
          <w:sz w:val="24"/>
          <w:szCs w:val="24"/>
        </w:rPr>
        <w:t>40</w:t>
      </w:r>
      <w:r w:rsidRPr="003325BF">
        <w:rPr>
          <w:rFonts w:ascii="Times New Roman" w:hAnsi="Times New Roman" w:cs="Times New Roman"/>
          <w:noProof/>
          <w:sz w:val="24"/>
          <w:szCs w:val="24"/>
        </w:rPr>
        <w:t>(9–10), 1000–1012.</w:t>
      </w:r>
    </w:p>
    <w:p w14:paraId="0EA4A8C0" w14:textId="247403F9" w:rsidR="003325BF" w:rsidRPr="003325BF" w:rsidRDefault="003325BF" w:rsidP="003325BF">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325BF" w:rsidRPr="003325B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E843F" w14:textId="77777777" w:rsidR="00DA2038" w:rsidRDefault="00DA2038" w:rsidP="00BF1D28">
      <w:pPr>
        <w:spacing w:after="0" w:line="240" w:lineRule="auto"/>
      </w:pPr>
      <w:r>
        <w:separator/>
      </w:r>
    </w:p>
  </w:endnote>
  <w:endnote w:type="continuationSeparator" w:id="0">
    <w:p w14:paraId="59E50FD0" w14:textId="77777777" w:rsidR="00DA2038" w:rsidRDefault="00DA2038" w:rsidP="00BF1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270381" w14:textId="77777777" w:rsidR="00DA2038" w:rsidRDefault="00DA2038" w:rsidP="00BF1D28">
      <w:pPr>
        <w:spacing w:after="0" w:line="240" w:lineRule="auto"/>
      </w:pPr>
      <w:r>
        <w:separator/>
      </w:r>
    </w:p>
  </w:footnote>
  <w:footnote w:type="continuationSeparator" w:id="0">
    <w:p w14:paraId="116B28BD" w14:textId="77777777" w:rsidR="00DA2038" w:rsidRDefault="00DA2038" w:rsidP="00BF1D28">
      <w:pPr>
        <w:spacing w:after="0" w:line="240" w:lineRule="auto"/>
      </w:pPr>
      <w:r>
        <w:continuationSeparator/>
      </w:r>
    </w:p>
  </w:footnote>
  <w:footnote w:id="1">
    <w:p w14:paraId="54466123" w14:textId="64500960" w:rsidR="00BF1D28" w:rsidRDefault="00BF1D28">
      <w:pPr>
        <w:pStyle w:val="FootnoteText"/>
      </w:pPr>
      <w:r>
        <w:rPr>
          <w:rStyle w:val="FootnoteReference"/>
        </w:rPr>
        <w:footnoteRef/>
      </w:r>
      <w:r>
        <w:t xml:space="preserve"> Contact: keumala.hayati@feb.unila.ac.i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45F"/>
    <w:rsid w:val="00215AB8"/>
    <w:rsid w:val="00236526"/>
    <w:rsid w:val="0029470C"/>
    <w:rsid w:val="0031244F"/>
    <w:rsid w:val="003325BF"/>
    <w:rsid w:val="00332DAF"/>
    <w:rsid w:val="00364F77"/>
    <w:rsid w:val="003B45FD"/>
    <w:rsid w:val="003D336F"/>
    <w:rsid w:val="003E70E8"/>
    <w:rsid w:val="004F077E"/>
    <w:rsid w:val="00705C63"/>
    <w:rsid w:val="00761935"/>
    <w:rsid w:val="007E3893"/>
    <w:rsid w:val="007F5579"/>
    <w:rsid w:val="0085445F"/>
    <w:rsid w:val="008B0EB7"/>
    <w:rsid w:val="009260E7"/>
    <w:rsid w:val="0094462B"/>
    <w:rsid w:val="00996775"/>
    <w:rsid w:val="00A117BE"/>
    <w:rsid w:val="00B02964"/>
    <w:rsid w:val="00B942BC"/>
    <w:rsid w:val="00BF1D28"/>
    <w:rsid w:val="00C87CCC"/>
    <w:rsid w:val="00D4283D"/>
    <w:rsid w:val="00DA2038"/>
    <w:rsid w:val="00DF399E"/>
    <w:rsid w:val="00E0520B"/>
    <w:rsid w:val="00E67874"/>
    <w:rsid w:val="00E8553E"/>
    <w:rsid w:val="00EC3F16"/>
    <w:rsid w:val="00F2715F"/>
    <w:rsid w:val="00F61101"/>
    <w:rsid w:val="00FB60C9"/>
    <w:rsid w:val="00FF5F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7AAEE"/>
  <w15:chartTrackingRefBased/>
  <w15:docId w15:val="{FB9DA93E-F8DF-4250-971C-553194070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5FC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1D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1D28"/>
    <w:rPr>
      <w:sz w:val="20"/>
      <w:szCs w:val="20"/>
    </w:rPr>
  </w:style>
  <w:style w:type="character" w:styleId="FootnoteReference">
    <w:name w:val="footnote reference"/>
    <w:basedOn w:val="DefaultParagraphFont"/>
    <w:uiPriority w:val="99"/>
    <w:semiHidden/>
    <w:unhideWhenUsed/>
    <w:rsid w:val="00BF1D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551736">
      <w:bodyDiv w:val="1"/>
      <w:marLeft w:val="0"/>
      <w:marRight w:val="0"/>
      <w:marTop w:val="0"/>
      <w:marBottom w:val="0"/>
      <w:divBdr>
        <w:top w:val="none" w:sz="0" w:space="0" w:color="auto"/>
        <w:left w:val="none" w:sz="0" w:space="0" w:color="auto"/>
        <w:bottom w:val="none" w:sz="0" w:space="0" w:color="auto"/>
        <w:right w:val="none" w:sz="0" w:space="0" w:color="auto"/>
      </w:divBdr>
    </w:div>
    <w:div w:id="1115296486">
      <w:bodyDiv w:val="1"/>
      <w:marLeft w:val="0"/>
      <w:marRight w:val="0"/>
      <w:marTop w:val="0"/>
      <w:marBottom w:val="0"/>
      <w:divBdr>
        <w:top w:val="none" w:sz="0" w:space="0" w:color="auto"/>
        <w:left w:val="none" w:sz="0" w:space="0" w:color="auto"/>
        <w:bottom w:val="none" w:sz="0" w:space="0" w:color="auto"/>
        <w:right w:val="none" w:sz="0" w:space="0" w:color="auto"/>
      </w:divBdr>
    </w:div>
    <w:div w:id="2006663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2E2A6-06A0-4698-BB82-5043E697C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3</Pages>
  <Words>18122</Words>
  <Characters>103299</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dc:creator>
  <cp:keywords/>
  <dc:description/>
  <cp:lastModifiedBy>indra</cp:lastModifiedBy>
  <cp:revision>13</cp:revision>
  <dcterms:created xsi:type="dcterms:W3CDTF">2020-09-27T08:20:00Z</dcterms:created>
  <dcterms:modified xsi:type="dcterms:W3CDTF">2020-09-27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f7cab4-98c9-3cce-83d7-9b315c63ea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